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r>
        <w:rPr>
          <w:rFonts w:ascii="Times New Roman" w:hAnsi="Times New Roman" w:cs="Times New Roman"/>
          <w:b/>
          <w:bCs/>
          <w:color w:val="auto"/>
          <w:sz w:val="32"/>
          <w:szCs w:val="32"/>
        </w:rPr>
        <w:lastRenderedPageBreak/>
        <w:t>DECLARATION</w:t>
      </w:r>
      <w:bookmarkEnd w:id="1"/>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7971"/>
      <w:bookmarkEnd w:id="2"/>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2"/>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B667A" w:rsidP="007E2BD4">
      <w:pPr>
        <w:spacing w:line="360" w:lineRule="auto"/>
        <w:jc w:val="both"/>
        <w:rPr>
          <w:rFonts w:ascii="Times New Roman Regular" w:hAnsi="Times New Roman Regular" w:cs="Times New Roman Regular" w:hint="eastAsia"/>
          <w:sz w:val="24"/>
          <w:szCs w:val="24"/>
        </w:rPr>
      </w:pPr>
      <w:hyperlink w:anchor="_APPENDIX_L_–" w:history="1">
        <w:r w:rsidR="007E2BD4" w:rsidRPr="007E2BD4">
          <w:rPr>
            <w:rStyle w:val="Hyperlink"/>
            <w:rFonts w:ascii="Times New Roman Regular" w:hAnsi="Times New Roman Regular" w:cs="Times New Roman Regular"/>
            <w:b/>
            <w:color w:val="auto"/>
            <w:sz w:val="24"/>
            <w:szCs w:val="24"/>
            <w:u w:val="none"/>
          </w:rPr>
          <w:t>APPE</w:t>
        </w:r>
        <w:r w:rsidR="007E2BD4" w:rsidRPr="007E2BD4">
          <w:rPr>
            <w:rStyle w:val="Hyperlink"/>
            <w:rFonts w:ascii="Times New Roman Regular" w:hAnsi="Times New Roman Regular" w:cs="Times New Roman Regular"/>
            <w:b/>
            <w:color w:val="auto"/>
            <w:sz w:val="24"/>
            <w:szCs w:val="24"/>
            <w:u w:val="none"/>
          </w:rPr>
          <w:t>N</w:t>
        </w:r>
        <w:r w:rsidR="007E2BD4" w:rsidRPr="007E2BD4">
          <w:rPr>
            <w:rStyle w:val="Hyperlink"/>
            <w:rFonts w:ascii="Times New Roman Regular" w:hAnsi="Times New Roman Regular" w:cs="Times New Roman Regular"/>
            <w:b/>
            <w:color w:val="auto"/>
            <w:sz w:val="24"/>
            <w:szCs w:val="24"/>
            <w:u w:val="none"/>
          </w:rPr>
          <w:t>DIX L</w:t>
        </w:r>
      </w:hyperlink>
      <w:r w:rsidR="007E2BD4" w:rsidRPr="007E2BD4">
        <w:rPr>
          <w:rFonts w:ascii="Times New Roman Regular" w:hAnsi="Times New Roman Regular" w:cs="Times New Roman Regular"/>
          <w:sz w:val="24"/>
          <w:szCs w:val="24"/>
        </w:rPr>
        <w:t xml:space="preserve"> </w:t>
      </w:r>
      <w:r w:rsidR="007E2BD4">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7973"/>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0F7D4979" w:rsidR="007A7524" w:rsidRDefault="001531B6" w:rsidP="001531B6">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 extend my appreciation to the evaluators of thi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project, who took the time to thoroughly review my work and provide valuable advice for i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enhancement. Furthermore, I would like to thank all the interviewees and survey responden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cluding industry and academia experts, as well as my senior and junior peers at IIT, for their</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2DB8DA33"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6AD3AAC4" w:rsidR="003E4A84" w:rsidRPr="003E4A84" w:rsidRDefault="007B667A" w:rsidP="003E4A84">
          <w:pPr>
            <w:pStyle w:val="TOC1"/>
            <w:jc w:val="both"/>
            <w:rPr>
              <w:rFonts w:ascii="Times New Roman" w:hAnsi="Times New Roman" w:cs="Times New Roman"/>
              <w:noProof/>
              <w:sz w:val="24"/>
              <w:szCs w:val="24"/>
            </w:rPr>
          </w:pPr>
          <w:hyperlink w:anchor="_Toc133427971" w:history="1">
            <w:r w:rsidR="003E4A84" w:rsidRPr="003E4A84">
              <w:rPr>
                <w:rStyle w:val="Hyperlink"/>
                <w:rFonts w:ascii="Times New Roman" w:hAnsi="Times New Roman" w:cs="Times New Roman"/>
                <w:bCs/>
                <w:noProof/>
                <w:sz w:val="24"/>
                <w:szCs w:val="24"/>
              </w:rPr>
              <w:t>ABSTRAC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w:t>
            </w:r>
            <w:r w:rsidR="003E4A84" w:rsidRPr="003E4A84">
              <w:rPr>
                <w:rFonts w:ascii="Times New Roman" w:hAnsi="Times New Roman" w:cs="Times New Roman"/>
                <w:noProof/>
                <w:webHidden/>
                <w:sz w:val="24"/>
                <w:szCs w:val="24"/>
              </w:rPr>
              <w:fldChar w:fldCharType="end"/>
            </w:r>
          </w:hyperlink>
        </w:p>
        <w:p w14:paraId="1B989B42" w14:textId="3EA69786" w:rsidR="003E4A84" w:rsidRPr="003E4A84" w:rsidRDefault="007B667A" w:rsidP="003E4A84">
          <w:pPr>
            <w:pStyle w:val="TOC1"/>
            <w:jc w:val="both"/>
            <w:rPr>
              <w:rFonts w:ascii="Times New Roman" w:hAnsi="Times New Roman" w:cs="Times New Roman"/>
              <w:noProof/>
              <w:sz w:val="24"/>
              <w:szCs w:val="24"/>
            </w:rPr>
          </w:pPr>
          <w:hyperlink w:anchor="_Toc133427972" w:history="1">
            <w:r w:rsidR="003E4A84" w:rsidRPr="003E4A84">
              <w:rPr>
                <w:rStyle w:val="Hyperlink"/>
                <w:rFonts w:ascii="Times New Roman" w:hAnsi="Times New Roman" w:cs="Times New Roman"/>
                <w:bCs/>
                <w:noProof/>
                <w:sz w:val="24"/>
                <w:szCs w:val="24"/>
              </w:rPr>
              <w:t>PUBLIC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i</w:t>
            </w:r>
            <w:r w:rsidR="003E4A84" w:rsidRPr="003E4A84">
              <w:rPr>
                <w:rFonts w:ascii="Times New Roman" w:hAnsi="Times New Roman" w:cs="Times New Roman"/>
                <w:noProof/>
                <w:webHidden/>
                <w:sz w:val="24"/>
                <w:szCs w:val="24"/>
              </w:rPr>
              <w:fldChar w:fldCharType="end"/>
            </w:r>
          </w:hyperlink>
        </w:p>
        <w:p w14:paraId="4888E447" w14:textId="2E6B3F3E" w:rsidR="003E4A84" w:rsidRPr="003E4A84" w:rsidRDefault="007B667A" w:rsidP="003E4A84">
          <w:pPr>
            <w:pStyle w:val="TOC1"/>
            <w:jc w:val="both"/>
            <w:rPr>
              <w:rFonts w:ascii="Times New Roman" w:hAnsi="Times New Roman" w:cs="Times New Roman"/>
              <w:noProof/>
              <w:sz w:val="24"/>
              <w:szCs w:val="24"/>
            </w:rPr>
          </w:pPr>
          <w:hyperlink w:anchor="_Toc133427973" w:history="1">
            <w:r w:rsidR="003E4A84" w:rsidRPr="003E4A84">
              <w:rPr>
                <w:rStyle w:val="Hyperlink"/>
                <w:rFonts w:ascii="Times New Roman" w:hAnsi="Times New Roman" w:cs="Times New Roman"/>
                <w:bCs/>
                <w:noProof/>
                <w:sz w:val="24"/>
                <w:szCs w:val="24"/>
              </w:rPr>
              <w:t>ACKNOWLEDG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v</w:t>
            </w:r>
            <w:r w:rsidR="003E4A84" w:rsidRPr="003E4A84">
              <w:rPr>
                <w:rFonts w:ascii="Times New Roman" w:hAnsi="Times New Roman" w:cs="Times New Roman"/>
                <w:noProof/>
                <w:webHidden/>
                <w:sz w:val="24"/>
                <w:szCs w:val="24"/>
              </w:rPr>
              <w:fldChar w:fldCharType="end"/>
            </w:r>
          </w:hyperlink>
        </w:p>
        <w:p w14:paraId="46AA6590" w14:textId="5B077A09" w:rsidR="003E4A84" w:rsidRPr="003E4A84" w:rsidRDefault="007B667A" w:rsidP="003E4A84">
          <w:pPr>
            <w:pStyle w:val="TOC1"/>
            <w:jc w:val="both"/>
            <w:rPr>
              <w:rFonts w:ascii="Times New Roman" w:hAnsi="Times New Roman" w:cs="Times New Roman"/>
              <w:noProof/>
              <w:sz w:val="24"/>
              <w:szCs w:val="24"/>
            </w:rPr>
          </w:pPr>
          <w:hyperlink w:anchor="_Toc133427974" w:history="1">
            <w:r w:rsidR="003E4A84" w:rsidRPr="003E4A84">
              <w:rPr>
                <w:rStyle w:val="Hyperlink"/>
                <w:rFonts w:ascii="Times New Roman" w:hAnsi="Times New Roman" w:cs="Times New Roman"/>
                <w:bCs/>
                <w:noProof/>
                <w:sz w:val="24"/>
                <w:szCs w:val="24"/>
              </w:rPr>
              <w:t>LIST OF T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2072320" w14:textId="10462321" w:rsidR="003E4A84" w:rsidRPr="003E4A84" w:rsidRDefault="007B667A" w:rsidP="003E4A84">
          <w:pPr>
            <w:pStyle w:val="TOC1"/>
            <w:jc w:val="both"/>
            <w:rPr>
              <w:rFonts w:ascii="Times New Roman" w:hAnsi="Times New Roman" w:cs="Times New Roman"/>
              <w:noProof/>
              <w:sz w:val="24"/>
              <w:szCs w:val="24"/>
            </w:rPr>
          </w:pPr>
          <w:hyperlink w:anchor="_Toc133427975" w:history="1">
            <w:r w:rsidR="003E4A84" w:rsidRPr="003E4A84">
              <w:rPr>
                <w:rStyle w:val="Hyperlink"/>
                <w:rFonts w:ascii="Times New Roman" w:hAnsi="Times New Roman" w:cs="Times New Roman"/>
                <w:bCs/>
                <w:noProof/>
                <w:sz w:val="24"/>
                <w:szCs w:val="24"/>
              </w:rPr>
              <w:t>LIST OF FIGUR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3E4A84" w:rsidRPr="003E4A84">
              <w:rPr>
                <w:rFonts w:ascii="Times New Roman" w:hAnsi="Times New Roman" w:cs="Times New Roman"/>
                <w:noProof/>
                <w:webHidden/>
                <w:sz w:val="24"/>
                <w:szCs w:val="24"/>
              </w:rPr>
              <w:fldChar w:fldCharType="end"/>
            </w:r>
          </w:hyperlink>
        </w:p>
        <w:p w14:paraId="36DB45FD" w14:textId="3C7DA0ED" w:rsidR="003E4A84" w:rsidRPr="003E4A84" w:rsidRDefault="007B667A" w:rsidP="003E4A84">
          <w:pPr>
            <w:pStyle w:val="TOC1"/>
            <w:jc w:val="both"/>
            <w:rPr>
              <w:rFonts w:ascii="Times New Roman" w:hAnsi="Times New Roman" w:cs="Times New Roman"/>
              <w:noProof/>
              <w:sz w:val="24"/>
              <w:szCs w:val="24"/>
            </w:rPr>
          </w:pPr>
          <w:hyperlink w:anchor="_Toc133427976" w:history="1">
            <w:r w:rsidR="003E4A84" w:rsidRPr="003E4A84">
              <w:rPr>
                <w:rStyle w:val="Hyperlink"/>
                <w:rFonts w:ascii="Times New Roman" w:hAnsi="Times New Roman" w:cs="Times New Roman"/>
                <w:bCs/>
                <w:noProof/>
                <w:sz w:val="24"/>
                <w:szCs w:val="24"/>
              </w:rPr>
              <w:t>CHAPTER 01.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1518B9B4" w14:textId="47A96DFB" w:rsidR="003E4A84" w:rsidRPr="003E4A84" w:rsidRDefault="007B667A" w:rsidP="003E4A84">
          <w:pPr>
            <w:pStyle w:val="TOC1"/>
            <w:jc w:val="both"/>
            <w:rPr>
              <w:rFonts w:ascii="Times New Roman" w:hAnsi="Times New Roman" w:cs="Times New Roman"/>
              <w:noProof/>
              <w:sz w:val="24"/>
              <w:szCs w:val="24"/>
            </w:rPr>
          </w:pPr>
          <w:hyperlink w:anchor="_Toc133427977" w:history="1">
            <w:r w:rsidR="003E4A84" w:rsidRPr="003E4A84">
              <w:rPr>
                <w:rStyle w:val="Hyperlink"/>
                <w:rFonts w:ascii="Times New Roman" w:hAnsi="Times New Roman" w:cs="Times New Roman"/>
                <w:bCs/>
                <w:noProof/>
                <w:sz w:val="24"/>
                <w:szCs w:val="24"/>
              </w:rPr>
              <w:t>1.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098EA1B" w14:textId="2533975F" w:rsidR="003E4A84" w:rsidRPr="003E4A84" w:rsidRDefault="007B667A" w:rsidP="003E4A84">
          <w:pPr>
            <w:pStyle w:val="TOC1"/>
            <w:jc w:val="both"/>
            <w:rPr>
              <w:rFonts w:ascii="Times New Roman" w:hAnsi="Times New Roman" w:cs="Times New Roman"/>
              <w:noProof/>
              <w:sz w:val="24"/>
              <w:szCs w:val="24"/>
            </w:rPr>
          </w:pPr>
          <w:hyperlink w:anchor="_Toc133427978" w:history="1">
            <w:r w:rsidR="003E4A84" w:rsidRPr="003E4A84">
              <w:rPr>
                <w:rStyle w:val="Hyperlink"/>
                <w:rFonts w:ascii="Times New Roman" w:hAnsi="Times New Roman" w:cs="Times New Roman"/>
                <w:bCs/>
                <w:noProof/>
                <w:sz w:val="24"/>
                <w:szCs w:val="24"/>
              </w:rPr>
              <w:t>1.2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5A0518" w14:textId="6D7FA362"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003E4A84" w:rsidRPr="003E4A84">
              <w:rPr>
                <w:rStyle w:val="Hyperlink"/>
                <w:rFonts w:ascii="Times New Roman" w:hAnsi="Times New Roman" w:cs="Times New Roman"/>
                <w:bCs/>
                <w:noProof/>
                <w:sz w:val="24"/>
                <w:szCs w:val="24"/>
              </w:rPr>
              <w:t>1.2.1 Movie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9824A26" w14:textId="5FBCD5D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003E4A84" w:rsidRPr="003E4A84">
              <w:rPr>
                <w:rStyle w:val="Hyperlink"/>
                <w:rFonts w:ascii="Times New Roman" w:hAnsi="Times New Roman" w:cs="Times New Roman"/>
                <w:bCs/>
                <w:noProof/>
                <w:sz w:val="24"/>
                <w:szCs w:val="24"/>
              </w:rPr>
              <w:t>1.2.2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w:t>
            </w:r>
            <w:r w:rsidR="003E4A84" w:rsidRPr="003E4A84">
              <w:rPr>
                <w:rFonts w:ascii="Times New Roman" w:hAnsi="Times New Roman" w:cs="Times New Roman"/>
                <w:noProof/>
                <w:webHidden/>
                <w:sz w:val="24"/>
                <w:szCs w:val="24"/>
              </w:rPr>
              <w:fldChar w:fldCharType="end"/>
            </w:r>
          </w:hyperlink>
        </w:p>
        <w:p w14:paraId="76638B3D" w14:textId="4A41B304" w:rsidR="003E4A84" w:rsidRPr="003E4A84" w:rsidRDefault="007B667A" w:rsidP="003E4A84">
          <w:pPr>
            <w:pStyle w:val="TOC1"/>
            <w:jc w:val="both"/>
            <w:rPr>
              <w:rFonts w:ascii="Times New Roman" w:hAnsi="Times New Roman" w:cs="Times New Roman"/>
              <w:noProof/>
              <w:sz w:val="24"/>
              <w:szCs w:val="24"/>
            </w:rPr>
          </w:pPr>
          <w:hyperlink w:anchor="_Toc133427981" w:history="1">
            <w:r w:rsidR="003E4A84" w:rsidRPr="003E4A84">
              <w:rPr>
                <w:rStyle w:val="Hyperlink"/>
                <w:rFonts w:ascii="Times New Roman" w:hAnsi="Times New Roman" w:cs="Times New Roman"/>
                <w:bCs/>
                <w:noProof/>
                <w:sz w:val="24"/>
                <w:szCs w:val="24"/>
              </w:rPr>
              <w:t>1.3 Problem Defini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63E19187" w14:textId="4ABDB5E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003E4A84" w:rsidRPr="003E4A84">
              <w:rPr>
                <w:rStyle w:val="Hyperlink"/>
                <w:rFonts w:ascii="Times New Roman" w:hAnsi="Times New Roman" w:cs="Times New Roman"/>
                <w:bCs/>
                <w:noProof/>
                <w:sz w:val="24"/>
                <w:szCs w:val="24"/>
              </w:rPr>
              <w:t>1.3.1 Problem stat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5F98D74F" w14:textId="7152D84C" w:rsidR="003E4A84" w:rsidRPr="003E4A84" w:rsidRDefault="007B667A" w:rsidP="003E4A84">
          <w:pPr>
            <w:pStyle w:val="TOC1"/>
            <w:jc w:val="both"/>
            <w:rPr>
              <w:rFonts w:ascii="Times New Roman" w:hAnsi="Times New Roman" w:cs="Times New Roman"/>
              <w:noProof/>
              <w:sz w:val="24"/>
              <w:szCs w:val="24"/>
            </w:rPr>
          </w:pPr>
          <w:hyperlink w:anchor="_Toc133427983" w:history="1">
            <w:r w:rsidR="003E4A84" w:rsidRPr="003E4A84">
              <w:rPr>
                <w:rStyle w:val="Hyperlink"/>
                <w:rFonts w:ascii="Times New Roman" w:hAnsi="Times New Roman" w:cs="Times New Roman"/>
                <w:bCs/>
                <w:noProof/>
                <w:sz w:val="24"/>
                <w:szCs w:val="24"/>
              </w:rPr>
              <w:t>1.4 Research Motiv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0588E7CA" w14:textId="5C46576E" w:rsidR="003E4A84" w:rsidRPr="003E4A84" w:rsidRDefault="007B667A" w:rsidP="003E4A84">
          <w:pPr>
            <w:pStyle w:val="TOC1"/>
            <w:jc w:val="both"/>
            <w:rPr>
              <w:rFonts w:ascii="Times New Roman" w:hAnsi="Times New Roman" w:cs="Times New Roman"/>
              <w:noProof/>
              <w:sz w:val="24"/>
              <w:szCs w:val="24"/>
            </w:rPr>
          </w:pPr>
          <w:hyperlink w:anchor="_Toc133427984" w:history="1">
            <w:r w:rsidR="003E4A84" w:rsidRPr="003E4A84">
              <w:rPr>
                <w:rStyle w:val="Hyperlink"/>
                <w:rFonts w:ascii="Times New Roman" w:hAnsi="Times New Roman" w:cs="Times New Roman"/>
                <w:bCs/>
                <w:noProof/>
                <w:sz w:val="24"/>
                <w:szCs w:val="24"/>
              </w:rPr>
              <w:t>1.5 Research Ques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7030EE0C" w14:textId="1C3F7F1E" w:rsidR="003E4A84" w:rsidRPr="003E4A84" w:rsidRDefault="007B667A" w:rsidP="003E4A84">
          <w:pPr>
            <w:pStyle w:val="TOC1"/>
            <w:jc w:val="both"/>
            <w:rPr>
              <w:rFonts w:ascii="Times New Roman" w:hAnsi="Times New Roman" w:cs="Times New Roman"/>
              <w:noProof/>
              <w:sz w:val="24"/>
              <w:szCs w:val="24"/>
            </w:rPr>
          </w:pPr>
          <w:hyperlink w:anchor="_Toc133427985" w:history="1">
            <w:r w:rsidR="003E4A84" w:rsidRPr="003E4A84">
              <w:rPr>
                <w:rStyle w:val="Hyperlink"/>
                <w:rFonts w:ascii="Times New Roman" w:hAnsi="Times New Roman" w:cs="Times New Roman"/>
                <w:bCs/>
                <w:noProof/>
                <w:sz w:val="24"/>
                <w:szCs w:val="24"/>
              </w:rPr>
              <w:t>1.6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20292F02" w14:textId="507A91F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003E4A84" w:rsidRPr="003E4A84">
              <w:rPr>
                <w:rStyle w:val="Hyperlink"/>
                <w:rFonts w:ascii="Times New Roman" w:hAnsi="Times New Roman" w:cs="Times New Roman"/>
                <w:bCs/>
                <w:noProof/>
                <w:sz w:val="24"/>
                <w:szCs w:val="24"/>
              </w:rPr>
              <w:t>1.6.1 Research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66FD21E3" w14:textId="58E80E3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003E4A84" w:rsidRPr="003E4A84">
              <w:rPr>
                <w:rStyle w:val="Hyperlink"/>
                <w:rFonts w:ascii="Times New Roman" w:hAnsi="Times New Roman" w:cs="Times New Roman"/>
                <w:bCs/>
                <w:noProof/>
                <w:sz w:val="24"/>
                <w:szCs w:val="24"/>
              </w:rPr>
              <w:t>1.6.2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3E4A84" w:rsidRPr="003E4A84">
              <w:rPr>
                <w:rFonts w:ascii="Times New Roman" w:hAnsi="Times New Roman" w:cs="Times New Roman"/>
                <w:noProof/>
                <w:webHidden/>
                <w:sz w:val="24"/>
                <w:szCs w:val="24"/>
              </w:rPr>
              <w:fldChar w:fldCharType="end"/>
            </w:r>
          </w:hyperlink>
        </w:p>
        <w:p w14:paraId="1809EA38" w14:textId="44C35E27" w:rsidR="003E4A84" w:rsidRPr="003E4A84" w:rsidRDefault="007B667A" w:rsidP="003E4A84">
          <w:pPr>
            <w:pStyle w:val="TOC1"/>
            <w:jc w:val="both"/>
            <w:rPr>
              <w:rFonts w:ascii="Times New Roman" w:hAnsi="Times New Roman" w:cs="Times New Roman"/>
              <w:noProof/>
              <w:sz w:val="24"/>
              <w:szCs w:val="24"/>
            </w:rPr>
          </w:pPr>
          <w:hyperlink w:anchor="_Toc133427988" w:history="1">
            <w:r w:rsidR="003E4A84" w:rsidRPr="003E4A84">
              <w:rPr>
                <w:rStyle w:val="Hyperlink"/>
                <w:rFonts w:ascii="Times New Roman" w:hAnsi="Times New Roman" w:cs="Times New Roman"/>
                <w:bCs/>
                <w:noProof/>
                <w:sz w:val="24"/>
                <w:szCs w:val="24"/>
              </w:rPr>
              <w:t>1.7 Novelty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4F6B1745" w14:textId="10D2902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003E4A84" w:rsidRPr="003E4A84">
              <w:rPr>
                <w:rStyle w:val="Hyperlink"/>
                <w:rFonts w:ascii="Times New Roman" w:hAnsi="Times New Roman" w:cs="Times New Roman"/>
                <w:bCs/>
                <w:noProof/>
                <w:sz w:val="24"/>
                <w:szCs w:val="24"/>
              </w:rPr>
              <w:t>1.7.1 Problem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A68A35B" w14:textId="3641AB4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003E4A84" w:rsidRPr="003E4A84">
              <w:rPr>
                <w:rStyle w:val="Hyperlink"/>
                <w:rFonts w:ascii="Times New Roman" w:hAnsi="Times New Roman" w:cs="Times New Roman"/>
                <w:bCs/>
                <w:noProof/>
                <w:sz w:val="24"/>
                <w:szCs w:val="24"/>
              </w:rPr>
              <w:t>1.7.2 Solution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7B4FCC79" w14:textId="29B94459" w:rsidR="003E4A84" w:rsidRPr="003E4A84" w:rsidRDefault="007B667A" w:rsidP="003E4A84">
          <w:pPr>
            <w:pStyle w:val="TOC1"/>
            <w:jc w:val="both"/>
            <w:rPr>
              <w:rFonts w:ascii="Times New Roman" w:hAnsi="Times New Roman" w:cs="Times New Roman"/>
              <w:noProof/>
              <w:sz w:val="24"/>
              <w:szCs w:val="24"/>
            </w:rPr>
          </w:pPr>
          <w:hyperlink w:anchor="_Toc133427991" w:history="1">
            <w:r w:rsidR="003E4A84" w:rsidRPr="003E4A84">
              <w:rPr>
                <w:rStyle w:val="Hyperlink"/>
                <w:rFonts w:ascii="Times New Roman" w:hAnsi="Times New Roman" w:cs="Times New Roman"/>
                <w:bCs/>
                <w:noProof/>
                <w:sz w:val="24"/>
                <w:szCs w:val="24"/>
              </w:rPr>
              <w:t>1.8 Research G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3F6425CF" w14:textId="18B26814" w:rsidR="003E4A84" w:rsidRPr="003E4A84" w:rsidRDefault="007B667A" w:rsidP="003E4A84">
          <w:pPr>
            <w:pStyle w:val="TOC1"/>
            <w:jc w:val="both"/>
            <w:rPr>
              <w:rFonts w:ascii="Times New Roman" w:hAnsi="Times New Roman" w:cs="Times New Roman"/>
              <w:noProof/>
              <w:sz w:val="24"/>
              <w:szCs w:val="24"/>
            </w:rPr>
          </w:pPr>
          <w:hyperlink w:anchor="_Toc133427992" w:history="1">
            <w:r w:rsidR="003E4A84" w:rsidRPr="003E4A84">
              <w:rPr>
                <w:rStyle w:val="Hyperlink"/>
                <w:rFonts w:ascii="Times New Roman" w:hAnsi="Times New Roman" w:cs="Times New Roman"/>
                <w:bCs/>
                <w:noProof/>
                <w:sz w:val="24"/>
                <w:szCs w:val="24"/>
              </w:rPr>
              <w:t>1.9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000B46C0" w14:textId="786C4DF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003E4A84" w:rsidRPr="003E4A84">
              <w:rPr>
                <w:rStyle w:val="Hyperlink"/>
                <w:rFonts w:ascii="Times New Roman" w:hAnsi="Times New Roman" w:cs="Times New Roman"/>
                <w:bCs/>
                <w:noProof/>
                <w:sz w:val="24"/>
                <w:szCs w:val="24"/>
              </w:rPr>
              <w:t>1.9.1 Research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4BA5F157" w14:textId="4534C88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003E4A84" w:rsidRPr="003E4A84">
              <w:rPr>
                <w:rStyle w:val="Hyperlink"/>
                <w:rFonts w:ascii="Times New Roman" w:hAnsi="Times New Roman" w:cs="Times New Roman"/>
                <w:bCs/>
                <w:noProof/>
                <w:sz w:val="24"/>
                <w:szCs w:val="24"/>
              </w:rPr>
              <w:t>1.9.2 Problem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38287C49" w14:textId="3F0B3400" w:rsidR="003E4A84" w:rsidRPr="003E4A84" w:rsidRDefault="007B667A" w:rsidP="003E4A84">
          <w:pPr>
            <w:pStyle w:val="TOC1"/>
            <w:jc w:val="both"/>
            <w:rPr>
              <w:rFonts w:ascii="Times New Roman" w:hAnsi="Times New Roman" w:cs="Times New Roman"/>
              <w:noProof/>
              <w:sz w:val="24"/>
              <w:szCs w:val="24"/>
            </w:rPr>
          </w:pPr>
          <w:hyperlink w:anchor="_Toc133427995" w:history="1">
            <w:r w:rsidR="003E4A84" w:rsidRPr="003E4A84">
              <w:rPr>
                <w:rStyle w:val="Hyperlink"/>
                <w:rFonts w:ascii="Times New Roman" w:hAnsi="Times New Roman" w:cs="Times New Roman"/>
                <w:bCs/>
                <w:noProof/>
                <w:sz w:val="24"/>
                <w:szCs w:val="24"/>
              </w:rPr>
              <w:t>1.10 Research Challen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0434D04B" w14:textId="663E09CC" w:rsidR="003E4A84" w:rsidRPr="003E4A84" w:rsidRDefault="007B667A" w:rsidP="003E4A84">
          <w:pPr>
            <w:pStyle w:val="TOC1"/>
            <w:jc w:val="both"/>
            <w:rPr>
              <w:rFonts w:ascii="Times New Roman" w:hAnsi="Times New Roman" w:cs="Times New Roman"/>
              <w:noProof/>
              <w:sz w:val="24"/>
              <w:szCs w:val="24"/>
            </w:rPr>
          </w:pPr>
          <w:hyperlink w:anchor="_Toc133427996" w:history="1">
            <w:r w:rsidR="003E4A84" w:rsidRPr="003E4A84">
              <w:rPr>
                <w:rStyle w:val="Hyperlink"/>
                <w:rFonts w:ascii="Times New Roman" w:hAnsi="Times New Roman" w:cs="Times New Roman"/>
                <w:bCs/>
                <w:noProof/>
                <w:sz w:val="24"/>
                <w:szCs w:val="24"/>
              </w:rPr>
              <w:t>1.11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79278391" w14:textId="36D424B5" w:rsidR="003E4A84" w:rsidRPr="003E4A84" w:rsidRDefault="007B667A" w:rsidP="003E4A84">
          <w:pPr>
            <w:pStyle w:val="TOC1"/>
            <w:jc w:val="both"/>
            <w:rPr>
              <w:rFonts w:ascii="Times New Roman" w:hAnsi="Times New Roman" w:cs="Times New Roman"/>
              <w:noProof/>
              <w:sz w:val="24"/>
              <w:szCs w:val="24"/>
            </w:rPr>
          </w:pPr>
          <w:hyperlink w:anchor="_Toc133427997" w:history="1">
            <w:r w:rsidR="003E4A84" w:rsidRPr="003E4A84">
              <w:rPr>
                <w:rStyle w:val="Hyperlink"/>
                <w:rFonts w:ascii="Times New Roman" w:hAnsi="Times New Roman" w:cs="Times New Roman"/>
                <w:bCs/>
                <w:noProof/>
                <w:sz w:val="24"/>
                <w:szCs w:val="24"/>
              </w:rPr>
              <w:t>CHAPTER 02.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BEF45F6" w14:textId="6EA0D371" w:rsidR="003E4A84" w:rsidRPr="003E4A84" w:rsidRDefault="007B667A" w:rsidP="003E4A84">
          <w:pPr>
            <w:pStyle w:val="TOC1"/>
            <w:jc w:val="both"/>
            <w:rPr>
              <w:rFonts w:ascii="Times New Roman" w:hAnsi="Times New Roman" w:cs="Times New Roman"/>
              <w:noProof/>
              <w:sz w:val="24"/>
              <w:szCs w:val="24"/>
            </w:rPr>
          </w:pPr>
          <w:hyperlink w:anchor="_Toc133427998" w:history="1">
            <w:r w:rsidR="003E4A84" w:rsidRPr="003E4A84">
              <w:rPr>
                <w:rStyle w:val="Hyperlink"/>
                <w:rFonts w:ascii="Times New Roman" w:hAnsi="Times New Roman" w:cs="Times New Roman"/>
                <w:bCs/>
                <w:noProof/>
                <w:sz w:val="24"/>
                <w:szCs w:val="24"/>
              </w:rPr>
              <w:t>2.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55BEAFA" w14:textId="67557D35" w:rsidR="003E4A84" w:rsidRPr="003E4A84" w:rsidRDefault="007B667A" w:rsidP="003E4A84">
          <w:pPr>
            <w:pStyle w:val="TOC1"/>
            <w:jc w:val="both"/>
            <w:rPr>
              <w:rFonts w:ascii="Times New Roman" w:hAnsi="Times New Roman" w:cs="Times New Roman"/>
              <w:noProof/>
              <w:sz w:val="24"/>
              <w:szCs w:val="24"/>
            </w:rPr>
          </w:pPr>
          <w:hyperlink w:anchor="_Toc133427999" w:history="1">
            <w:r w:rsidR="003E4A84" w:rsidRPr="003E4A84">
              <w:rPr>
                <w:rStyle w:val="Hyperlink"/>
                <w:rFonts w:ascii="Times New Roman" w:hAnsi="Times New Roman" w:cs="Times New Roman"/>
                <w:bCs/>
                <w:noProof/>
                <w:sz w:val="24"/>
                <w:szCs w:val="24"/>
              </w:rPr>
              <w:t>2.2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2522EFE" w14:textId="0F6C71BD" w:rsidR="003E4A84" w:rsidRPr="003E4A84" w:rsidRDefault="007B667A" w:rsidP="003E4A84">
          <w:pPr>
            <w:pStyle w:val="TOC1"/>
            <w:jc w:val="both"/>
            <w:rPr>
              <w:rFonts w:ascii="Times New Roman" w:hAnsi="Times New Roman" w:cs="Times New Roman"/>
              <w:noProof/>
              <w:sz w:val="24"/>
              <w:szCs w:val="24"/>
            </w:rPr>
          </w:pPr>
          <w:hyperlink w:anchor="_Toc133428000" w:history="1">
            <w:r w:rsidR="003E4A84" w:rsidRPr="003E4A84">
              <w:rPr>
                <w:rStyle w:val="Hyperlink"/>
                <w:rFonts w:ascii="Times New Roman" w:hAnsi="Times New Roman" w:cs="Times New Roman"/>
                <w:bCs/>
                <w:noProof/>
                <w:sz w:val="24"/>
                <w:szCs w:val="24"/>
              </w:rPr>
              <w:t>2.3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E1ACA0" w14:textId="0DECEF2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003E4A84" w:rsidRPr="003E4A84">
              <w:rPr>
                <w:rStyle w:val="Hyperlink"/>
                <w:rFonts w:ascii="Times New Roman" w:hAnsi="Times New Roman" w:cs="Times New Roman"/>
                <w:bCs/>
                <w:noProof/>
                <w:sz w:val="24"/>
                <w:szCs w:val="24"/>
              </w:rPr>
              <w:t>2.3.1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DA8549C" w14:textId="78536257" w:rsidR="003E4A84" w:rsidRPr="003E4A84" w:rsidRDefault="007B667A" w:rsidP="003E4A84">
          <w:pPr>
            <w:pStyle w:val="TOC1"/>
            <w:jc w:val="both"/>
            <w:rPr>
              <w:rFonts w:ascii="Times New Roman" w:hAnsi="Times New Roman" w:cs="Times New Roman"/>
              <w:noProof/>
              <w:sz w:val="24"/>
              <w:szCs w:val="24"/>
            </w:rPr>
          </w:pPr>
          <w:hyperlink w:anchor="_Toc133428002" w:history="1">
            <w:r w:rsidR="003E4A84" w:rsidRPr="003E4A84">
              <w:rPr>
                <w:rStyle w:val="Hyperlink"/>
                <w:rFonts w:ascii="Times New Roman" w:hAnsi="Times New Roman" w:cs="Times New Roman"/>
                <w:bCs/>
                <w:noProof/>
                <w:sz w:val="24"/>
                <w:szCs w:val="24"/>
              </w:rPr>
              <w:t>2.4 Existing 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DC2C063" w14:textId="7844A87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003E4A84" w:rsidRPr="003E4A84">
              <w:rPr>
                <w:rStyle w:val="Hyperlink"/>
                <w:rFonts w:ascii="Times New Roman" w:hAnsi="Times New Roman" w:cs="Times New Roman"/>
                <w:bCs/>
                <w:noProof/>
                <w:sz w:val="24"/>
                <w:szCs w:val="24"/>
              </w:rPr>
              <w:t>2.4.1 Text Summarization Syste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35B5608" w14:textId="71D5734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003E4A84" w:rsidRPr="003E4A84">
              <w:rPr>
                <w:rStyle w:val="Hyperlink"/>
                <w:rFonts w:ascii="Times New Roman" w:hAnsi="Times New Roman" w:cs="Times New Roman"/>
                <w:bCs/>
                <w:noProof/>
                <w:sz w:val="24"/>
                <w:szCs w:val="24"/>
              </w:rPr>
              <w:t>2.4.2 Algorithmic approaches for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w:t>
            </w:r>
            <w:r w:rsidR="003E4A84" w:rsidRPr="003E4A84">
              <w:rPr>
                <w:rFonts w:ascii="Times New Roman" w:hAnsi="Times New Roman" w:cs="Times New Roman"/>
                <w:noProof/>
                <w:webHidden/>
                <w:sz w:val="24"/>
                <w:szCs w:val="24"/>
              </w:rPr>
              <w:fldChar w:fldCharType="end"/>
            </w:r>
          </w:hyperlink>
        </w:p>
        <w:p w14:paraId="02003000" w14:textId="4A203F1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003E4A84" w:rsidRPr="003E4A84">
              <w:rPr>
                <w:rStyle w:val="Hyperlink"/>
                <w:rFonts w:ascii="Times New Roman" w:hAnsi="Times New Roman" w:cs="Times New Roman"/>
                <w:bCs/>
                <w:noProof/>
                <w:sz w:val="24"/>
                <w:szCs w:val="24"/>
              </w:rPr>
              <w:t>2.4.3 Usage of Transform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C3E213A" w14:textId="545A7338" w:rsidR="003E4A84" w:rsidRPr="003E4A84" w:rsidRDefault="007B667A" w:rsidP="003E4A84">
          <w:pPr>
            <w:pStyle w:val="TOC1"/>
            <w:jc w:val="both"/>
            <w:rPr>
              <w:rFonts w:ascii="Times New Roman" w:hAnsi="Times New Roman" w:cs="Times New Roman"/>
              <w:noProof/>
              <w:sz w:val="24"/>
              <w:szCs w:val="24"/>
            </w:rPr>
          </w:pPr>
          <w:hyperlink w:anchor="_Toc133428006" w:history="1">
            <w:r w:rsidR="003E4A84" w:rsidRPr="003E4A84">
              <w:rPr>
                <w:rStyle w:val="Hyperlink"/>
                <w:rFonts w:ascii="Times New Roman" w:hAnsi="Times New Roman" w:cs="Times New Roman"/>
                <w:bCs/>
                <w:noProof/>
                <w:sz w:val="24"/>
                <w:szCs w:val="24"/>
              </w:rPr>
              <w:t>2.5 Technological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568D94E0" w14:textId="69DBF75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003E4A84" w:rsidRPr="003E4A84">
              <w:rPr>
                <w:rStyle w:val="Hyperlink"/>
                <w:rFonts w:ascii="Times New Roman" w:hAnsi="Times New Roman" w:cs="Times New Roman"/>
                <w:bCs/>
                <w:noProof/>
                <w:sz w:val="24"/>
                <w:szCs w:val="24"/>
              </w:rPr>
              <w:t>2.5.1 Proposed architecture for the Generalized Text Summarization Syste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109527F3" w14:textId="47984099"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003E4A84" w:rsidRPr="003E4A84">
              <w:rPr>
                <w:rStyle w:val="Hyperlink"/>
                <w:rFonts w:ascii="Times New Roman" w:hAnsi="Times New Roman" w:cs="Times New Roman"/>
                <w:bCs/>
                <w:noProof/>
                <w:sz w:val="24"/>
                <w:szCs w:val="24"/>
              </w:rPr>
              <w:t>2.5.2 Machine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452A4F32" w14:textId="23037C5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003E4A84" w:rsidRPr="003E4A84">
              <w:rPr>
                <w:rStyle w:val="Hyperlink"/>
                <w:rFonts w:ascii="Times New Roman" w:hAnsi="Times New Roman" w:cs="Times New Roman"/>
                <w:bCs/>
                <w:noProof/>
                <w:sz w:val="24"/>
                <w:szCs w:val="24"/>
              </w:rPr>
              <w:t>2.5.3 Deep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032D1AAB" w14:textId="51E0F6F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003E4A84" w:rsidRPr="003E4A84">
              <w:rPr>
                <w:rStyle w:val="Hyperlink"/>
                <w:rFonts w:ascii="Times New Roman" w:hAnsi="Times New Roman" w:cs="Times New Roman"/>
                <w:bCs/>
                <w:noProof/>
                <w:sz w:val="24"/>
                <w:szCs w:val="24"/>
              </w:rPr>
              <w:t>2.5.4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7464BC01" w14:textId="5B672E2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003E4A84" w:rsidRPr="003E4A84">
              <w:rPr>
                <w:rStyle w:val="Hyperlink"/>
                <w:rFonts w:ascii="Times New Roman" w:hAnsi="Times New Roman" w:cs="Times New Roman"/>
                <w:bCs/>
                <w:noProof/>
                <w:sz w:val="24"/>
                <w:szCs w:val="24"/>
              </w:rPr>
              <w:t>2.5.5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1 \h </w:instrText>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3E4A84" w:rsidRPr="003E4A84">
              <w:rPr>
                <w:rFonts w:ascii="Times New Roman" w:hAnsi="Times New Roman" w:cs="Times New Roman"/>
                <w:noProof/>
                <w:webHidden/>
                <w:sz w:val="24"/>
                <w:szCs w:val="24"/>
              </w:rPr>
              <w:fldChar w:fldCharType="end"/>
            </w:r>
          </w:hyperlink>
        </w:p>
        <w:p w14:paraId="578D60CF" w14:textId="1D9B8F0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003E4A84" w:rsidRPr="003E4A84">
              <w:rPr>
                <w:rStyle w:val="Hyperlink"/>
                <w:rFonts w:ascii="Times New Roman" w:hAnsi="Times New Roman" w:cs="Times New Roman"/>
                <w:bCs/>
                <w:noProof/>
                <w:sz w:val="24"/>
                <w:szCs w:val="24"/>
              </w:rPr>
              <w:t>2.5.6 Preprocessing Techniques used in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5C7CC13" w14:textId="4003B25B" w:rsidR="003E4A84" w:rsidRPr="003E4A84" w:rsidRDefault="007B667A" w:rsidP="003E4A84">
          <w:pPr>
            <w:pStyle w:val="TOC1"/>
            <w:jc w:val="both"/>
            <w:rPr>
              <w:rFonts w:ascii="Times New Roman" w:hAnsi="Times New Roman" w:cs="Times New Roman"/>
              <w:noProof/>
              <w:sz w:val="24"/>
              <w:szCs w:val="24"/>
            </w:rPr>
          </w:pPr>
          <w:hyperlink w:anchor="_Toc133428013" w:history="1">
            <w:r w:rsidR="003E4A84" w:rsidRPr="003E4A84">
              <w:rPr>
                <w:rStyle w:val="Hyperlink"/>
                <w:rFonts w:ascii="Times New Roman" w:hAnsi="Times New Roman" w:cs="Times New Roman"/>
                <w:bCs/>
                <w:noProof/>
                <w:sz w:val="24"/>
                <w:szCs w:val="24"/>
              </w:rPr>
              <w:t>2.6 Evalu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3CECDDCD" w14:textId="2A84B9E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003E4A84" w:rsidRPr="003E4A84">
              <w:rPr>
                <w:rStyle w:val="Hyperlink"/>
                <w:rFonts w:ascii="Times New Roman" w:hAnsi="Times New Roman" w:cs="Times New Roman"/>
                <w:bCs/>
                <w:noProof/>
                <w:sz w:val="24"/>
                <w:szCs w:val="24"/>
              </w:rPr>
              <w:t>2.6.1 Evaluation Approach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605E6B3" w14:textId="5495B7C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003E4A84" w:rsidRPr="003E4A84">
              <w:rPr>
                <w:rStyle w:val="Hyperlink"/>
                <w:rFonts w:ascii="Times New Roman" w:hAnsi="Times New Roman" w:cs="Times New Roman"/>
                <w:bCs/>
                <w:noProof/>
                <w:sz w:val="24"/>
                <w:szCs w:val="24"/>
              </w:rPr>
              <w:t>2.6.2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0B704A15" w14:textId="22DCD503" w:rsidR="003E4A84" w:rsidRPr="003E4A84" w:rsidRDefault="007B667A" w:rsidP="003E4A84">
          <w:pPr>
            <w:pStyle w:val="TOC1"/>
            <w:jc w:val="both"/>
            <w:rPr>
              <w:rFonts w:ascii="Times New Roman" w:hAnsi="Times New Roman" w:cs="Times New Roman"/>
              <w:noProof/>
              <w:sz w:val="24"/>
              <w:szCs w:val="24"/>
            </w:rPr>
          </w:pPr>
          <w:hyperlink w:anchor="_Toc133428016" w:history="1">
            <w:r w:rsidR="003E4A84" w:rsidRPr="003E4A84">
              <w:rPr>
                <w:rStyle w:val="Hyperlink"/>
                <w:rFonts w:ascii="Times New Roman" w:hAnsi="Times New Roman" w:cs="Times New Roman"/>
                <w:bCs/>
                <w:noProof/>
                <w:sz w:val="24"/>
                <w:szCs w:val="24"/>
              </w:rPr>
              <w:t>2.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6DD6AE11" w14:textId="36C150E2" w:rsidR="003E4A84" w:rsidRPr="003E4A84" w:rsidRDefault="007B667A" w:rsidP="003E4A84">
          <w:pPr>
            <w:pStyle w:val="TOC1"/>
            <w:jc w:val="both"/>
            <w:rPr>
              <w:rFonts w:ascii="Times New Roman" w:hAnsi="Times New Roman" w:cs="Times New Roman"/>
              <w:noProof/>
              <w:sz w:val="24"/>
              <w:szCs w:val="24"/>
            </w:rPr>
          </w:pPr>
          <w:hyperlink w:anchor="_Toc133428017" w:history="1">
            <w:r w:rsidR="003E4A84" w:rsidRPr="003E4A84">
              <w:rPr>
                <w:rStyle w:val="Hyperlink"/>
                <w:rFonts w:ascii="Times New Roman" w:hAnsi="Times New Roman" w:cs="Times New Roman"/>
                <w:bCs/>
                <w:noProof/>
                <w:sz w:val="24"/>
                <w:szCs w:val="24"/>
              </w:rPr>
              <w:t>CHAPTER 03.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5FE0A2FB" w14:textId="4DF7D392" w:rsidR="003E4A84" w:rsidRPr="003E4A84" w:rsidRDefault="007B667A" w:rsidP="003E4A84">
          <w:pPr>
            <w:pStyle w:val="TOC1"/>
            <w:jc w:val="both"/>
            <w:rPr>
              <w:rFonts w:ascii="Times New Roman" w:hAnsi="Times New Roman" w:cs="Times New Roman"/>
              <w:noProof/>
              <w:sz w:val="24"/>
              <w:szCs w:val="24"/>
            </w:rPr>
          </w:pPr>
          <w:hyperlink w:anchor="_Toc133428018" w:history="1">
            <w:r w:rsidR="003E4A84" w:rsidRPr="003E4A84">
              <w:rPr>
                <w:rStyle w:val="Hyperlink"/>
                <w:rFonts w:ascii="Times New Roman" w:hAnsi="Times New Roman" w:cs="Times New Roman"/>
                <w:bCs/>
                <w:noProof/>
                <w:sz w:val="24"/>
                <w:szCs w:val="24"/>
              </w:rPr>
              <w:t>3.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47D96B19" w14:textId="3A030391" w:rsidR="003E4A84" w:rsidRPr="003E4A84" w:rsidRDefault="007B667A" w:rsidP="003E4A84">
          <w:pPr>
            <w:pStyle w:val="TOC1"/>
            <w:jc w:val="both"/>
            <w:rPr>
              <w:rFonts w:ascii="Times New Roman" w:hAnsi="Times New Roman" w:cs="Times New Roman"/>
              <w:noProof/>
              <w:sz w:val="24"/>
              <w:szCs w:val="24"/>
            </w:rPr>
          </w:pPr>
          <w:hyperlink w:anchor="_Toc133428019" w:history="1">
            <w:r w:rsidR="003E4A84" w:rsidRPr="003E4A84">
              <w:rPr>
                <w:rStyle w:val="Hyperlink"/>
                <w:rFonts w:ascii="Times New Roman" w:hAnsi="Times New Roman" w:cs="Times New Roman"/>
                <w:bCs/>
                <w:noProof/>
                <w:sz w:val="24"/>
                <w:szCs w:val="24"/>
              </w:rPr>
              <w:t>3.2 Research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7AEE77D8" w14:textId="1914D175" w:rsidR="003E4A84" w:rsidRPr="003E4A84" w:rsidRDefault="007B667A" w:rsidP="003E4A84">
          <w:pPr>
            <w:pStyle w:val="TOC1"/>
            <w:jc w:val="both"/>
            <w:rPr>
              <w:rFonts w:ascii="Times New Roman" w:hAnsi="Times New Roman" w:cs="Times New Roman"/>
              <w:noProof/>
              <w:sz w:val="24"/>
              <w:szCs w:val="24"/>
            </w:rPr>
          </w:pPr>
          <w:hyperlink w:anchor="_Toc133428020" w:history="1">
            <w:r w:rsidR="003E4A84" w:rsidRPr="003E4A84">
              <w:rPr>
                <w:rStyle w:val="Hyperlink"/>
                <w:rFonts w:ascii="Times New Roman" w:hAnsi="Times New Roman" w:cs="Times New Roman"/>
                <w:bCs/>
                <w:noProof/>
                <w:sz w:val="24"/>
                <w:szCs w:val="24"/>
              </w:rPr>
              <w:t>3.3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29788A8A" w14:textId="741B8E3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003E4A84" w:rsidRPr="003E4A84">
              <w:rPr>
                <w:rStyle w:val="Hyperlink"/>
                <w:rFonts w:ascii="Times New Roman" w:hAnsi="Times New Roman" w:cs="Times New Roman"/>
                <w:bCs/>
                <w:noProof/>
                <w:sz w:val="24"/>
                <w:szCs w:val="24"/>
              </w:rPr>
              <w:t>3.3.1 Life cycle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067875C" w14:textId="3631803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003E4A84" w:rsidRPr="003E4A84">
              <w:rPr>
                <w:rStyle w:val="Hyperlink"/>
                <w:rFonts w:ascii="Times New Roman" w:hAnsi="Times New Roman" w:cs="Times New Roman"/>
                <w:bCs/>
                <w:noProof/>
                <w:sz w:val="24"/>
                <w:szCs w:val="24"/>
              </w:rPr>
              <w:t>3.3.2 Requirement elicitatio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EC082E0" w14:textId="598CB3E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003E4A84" w:rsidRPr="003E4A84">
              <w:rPr>
                <w:rStyle w:val="Hyperlink"/>
                <w:rFonts w:ascii="Times New Roman" w:hAnsi="Times New Roman" w:cs="Times New Roman"/>
                <w:bCs/>
                <w:noProof/>
                <w:sz w:val="24"/>
                <w:szCs w:val="24"/>
              </w:rPr>
              <w:t>3.3.3 Desig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A69BCE4" w14:textId="2FB7F038"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003E4A84" w:rsidRPr="003E4A84">
              <w:rPr>
                <w:rStyle w:val="Hyperlink"/>
                <w:rFonts w:ascii="Times New Roman" w:hAnsi="Times New Roman" w:cs="Times New Roman"/>
                <w:bCs/>
                <w:noProof/>
                <w:sz w:val="24"/>
                <w:szCs w:val="24"/>
              </w:rPr>
              <w:t>3.3.4 Software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758057DB" w14:textId="6D21ECAA" w:rsidR="003E4A84" w:rsidRPr="003E4A84" w:rsidRDefault="007B667A" w:rsidP="003E4A84">
          <w:pPr>
            <w:pStyle w:val="TOC1"/>
            <w:jc w:val="both"/>
            <w:rPr>
              <w:rFonts w:ascii="Times New Roman" w:hAnsi="Times New Roman" w:cs="Times New Roman"/>
              <w:noProof/>
              <w:sz w:val="24"/>
              <w:szCs w:val="24"/>
            </w:rPr>
          </w:pPr>
          <w:hyperlink w:anchor="_Toc133428025" w:history="1">
            <w:r w:rsidR="003E4A84" w:rsidRPr="003E4A84">
              <w:rPr>
                <w:rStyle w:val="Hyperlink"/>
                <w:rFonts w:ascii="Times New Roman" w:hAnsi="Times New Roman" w:cs="Times New Roman"/>
                <w:bCs/>
                <w:noProof/>
                <w:sz w:val="24"/>
                <w:szCs w:val="24"/>
              </w:rPr>
              <w:t>3.4 Project manage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57B77560" w14:textId="7CA6D40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003E4A84" w:rsidRPr="003E4A84">
              <w:rPr>
                <w:rStyle w:val="Hyperlink"/>
                <w:rFonts w:ascii="Times New Roman" w:hAnsi="Times New Roman" w:cs="Times New Roman"/>
                <w:bCs/>
                <w:noProof/>
                <w:sz w:val="24"/>
                <w:szCs w:val="24"/>
              </w:rPr>
              <w:t>3.4.1 Schedul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341ED7CA" w14:textId="535FC345"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003E4A84" w:rsidRPr="003E4A84">
              <w:rPr>
                <w:rStyle w:val="Hyperlink"/>
                <w:rFonts w:ascii="Times New Roman" w:hAnsi="Times New Roman" w:cs="Times New Roman"/>
                <w:bCs/>
                <w:noProof/>
                <w:sz w:val="24"/>
                <w:szCs w:val="24"/>
              </w:rPr>
              <w:t>3.4.1.1 Gantt char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E493A26" w14:textId="08FA4B6F"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003E4A84" w:rsidRPr="003E4A84">
              <w:rPr>
                <w:rStyle w:val="Hyperlink"/>
                <w:rFonts w:ascii="Times New Roman" w:hAnsi="Times New Roman" w:cs="Times New Roman"/>
                <w:bCs/>
                <w:noProof/>
                <w:sz w:val="24"/>
                <w:szCs w:val="24"/>
              </w:rPr>
              <w:t>3.4.1.2 Deliver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7A488E81" w14:textId="188C42B6" w:rsidR="003E4A84" w:rsidRPr="003E4A84" w:rsidRDefault="007B667A" w:rsidP="003E4A84">
          <w:pPr>
            <w:pStyle w:val="TOC1"/>
            <w:jc w:val="both"/>
            <w:rPr>
              <w:rFonts w:ascii="Times New Roman" w:hAnsi="Times New Roman" w:cs="Times New Roman"/>
              <w:noProof/>
              <w:sz w:val="24"/>
              <w:szCs w:val="24"/>
            </w:rPr>
          </w:pPr>
          <w:hyperlink w:anchor="_Toc133428029" w:history="1">
            <w:r w:rsidR="003E4A84" w:rsidRPr="003E4A84">
              <w:rPr>
                <w:rStyle w:val="Hyperlink"/>
                <w:rFonts w:ascii="Times New Roman" w:hAnsi="Times New Roman" w:cs="Times New Roman"/>
                <w:bCs/>
                <w:noProof/>
                <w:sz w:val="24"/>
                <w:szCs w:val="24"/>
              </w:rPr>
              <w:t>3.5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C8FEEBD" w14:textId="78DD7B5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003E4A84" w:rsidRPr="003E4A84">
              <w:rPr>
                <w:rStyle w:val="Hyperlink"/>
                <w:rFonts w:ascii="Times New Roman" w:hAnsi="Times New Roman" w:cs="Times New Roman"/>
                <w:bCs/>
                <w:noProof/>
                <w:sz w:val="24"/>
                <w:szCs w:val="24"/>
              </w:rPr>
              <w:t>3.5.1 Soft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8C69683" w14:textId="1DBAB4A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003E4A84" w:rsidRPr="003E4A84">
              <w:rPr>
                <w:rStyle w:val="Hyperlink"/>
                <w:rFonts w:ascii="Times New Roman" w:hAnsi="Times New Roman" w:cs="Times New Roman"/>
                <w:bCs/>
                <w:noProof/>
                <w:sz w:val="24"/>
                <w:szCs w:val="24"/>
              </w:rPr>
              <w:t>3.5.2 Hard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0588EEDE" w14:textId="25473E7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003E4A84" w:rsidRPr="003E4A84">
              <w:rPr>
                <w:rStyle w:val="Hyperlink"/>
                <w:rFonts w:ascii="Times New Roman" w:hAnsi="Times New Roman" w:cs="Times New Roman"/>
                <w:bCs/>
                <w:noProof/>
                <w:sz w:val="24"/>
                <w:szCs w:val="24"/>
              </w:rPr>
              <w:t>3.5.3 Technical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714074DD" w14:textId="0B47B53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003E4A84" w:rsidRPr="003E4A84">
              <w:rPr>
                <w:rStyle w:val="Hyperlink"/>
                <w:rFonts w:ascii="Times New Roman" w:hAnsi="Times New Roman" w:cs="Times New Roman"/>
                <w:bCs/>
                <w:noProof/>
                <w:sz w:val="24"/>
                <w:szCs w:val="24"/>
              </w:rPr>
              <w:t>3.5.4 Data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50D047A8" w14:textId="3B977A89" w:rsidR="003E4A84" w:rsidRPr="003E4A84" w:rsidRDefault="007B667A" w:rsidP="003E4A84">
          <w:pPr>
            <w:pStyle w:val="TOC1"/>
            <w:jc w:val="both"/>
            <w:rPr>
              <w:rFonts w:ascii="Times New Roman" w:hAnsi="Times New Roman" w:cs="Times New Roman"/>
              <w:noProof/>
              <w:sz w:val="24"/>
              <w:szCs w:val="24"/>
            </w:rPr>
          </w:pPr>
          <w:hyperlink w:anchor="_Toc133428034" w:history="1">
            <w:r w:rsidR="003E4A84" w:rsidRPr="003E4A84">
              <w:rPr>
                <w:rStyle w:val="Hyperlink"/>
                <w:rFonts w:ascii="Times New Roman" w:hAnsi="Times New Roman" w:cs="Times New Roman"/>
                <w:bCs/>
                <w:noProof/>
                <w:sz w:val="24"/>
                <w:szCs w:val="24"/>
              </w:rPr>
              <w:t>3.6 Risks &amp;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6159DE28" w14:textId="0DD6AE6D" w:rsidR="003E4A84" w:rsidRPr="003E4A84" w:rsidRDefault="007B667A" w:rsidP="003E4A84">
          <w:pPr>
            <w:pStyle w:val="TOC1"/>
            <w:jc w:val="both"/>
            <w:rPr>
              <w:rFonts w:ascii="Times New Roman" w:hAnsi="Times New Roman" w:cs="Times New Roman"/>
              <w:noProof/>
              <w:sz w:val="24"/>
              <w:szCs w:val="24"/>
            </w:rPr>
          </w:pPr>
          <w:hyperlink w:anchor="_Toc133428035" w:history="1">
            <w:r w:rsidR="003E4A84" w:rsidRPr="003E4A84">
              <w:rPr>
                <w:rStyle w:val="Hyperlink"/>
                <w:rFonts w:ascii="Times New Roman" w:hAnsi="Times New Roman" w:cs="Times New Roman"/>
                <w:bCs/>
                <w:noProof/>
                <w:sz w:val="24"/>
                <w:szCs w:val="24"/>
              </w:rPr>
              <w:t>3.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4FAC9479" w14:textId="74D38C98" w:rsidR="003E4A84" w:rsidRPr="003E4A84" w:rsidRDefault="007B667A" w:rsidP="003E4A84">
          <w:pPr>
            <w:pStyle w:val="TOC1"/>
            <w:jc w:val="both"/>
            <w:rPr>
              <w:rFonts w:ascii="Times New Roman" w:hAnsi="Times New Roman" w:cs="Times New Roman"/>
              <w:noProof/>
              <w:sz w:val="24"/>
              <w:szCs w:val="24"/>
            </w:rPr>
          </w:pPr>
          <w:hyperlink w:anchor="_Toc133428036" w:history="1">
            <w:r w:rsidR="003E4A84" w:rsidRPr="003E4A84">
              <w:rPr>
                <w:rStyle w:val="Hyperlink"/>
                <w:rFonts w:ascii="Times New Roman" w:hAnsi="Times New Roman" w:cs="Times New Roman"/>
                <w:bCs/>
                <w:noProof/>
                <w:sz w:val="24"/>
                <w:szCs w:val="24"/>
              </w:rPr>
              <w:t>CHAPTER 04. SOFTWARE REQUIREMENTS SPECIFIC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2AC8CE09" w14:textId="20CB12A0" w:rsidR="003E4A84" w:rsidRPr="003E4A84" w:rsidRDefault="007B667A" w:rsidP="003E4A84">
          <w:pPr>
            <w:pStyle w:val="TOC1"/>
            <w:jc w:val="both"/>
            <w:rPr>
              <w:rFonts w:ascii="Times New Roman" w:hAnsi="Times New Roman" w:cs="Times New Roman"/>
              <w:noProof/>
              <w:sz w:val="24"/>
              <w:szCs w:val="24"/>
            </w:rPr>
          </w:pPr>
          <w:hyperlink w:anchor="_Toc133428037" w:history="1">
            <w:r w:rsidR="003E4A84" w:rsidRPr="003E4A84">
              <w:rPr>
                <w:rStyle w:val="Hyperlink"/>
                <w:rFonts w:ascii="Times New Roman" w:hAnsi="Times New Roman" w:cs="Times New Roman"/>
                <w:bCs/>
                <w:noProof/>
                <w:sz w:val="24"/>
                <w:szCs w:val="24"/>
              </w:rPr>
              <w:t>4.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7494EE35" w14:textId="049A8CB4" w:rsidR="003E4A84" w:rsidRPr="003E4A84" w:rsidRDefault="007B667A" w:rsidP="003E4A84">
          <w:pPr>
            <w:pStyle w:val="TOC1"/>
            <w:jc w:val="both"/>
            <w:rPr>
              <w:rFonts w:ascii="Times New Roman" w:hAnsi="Times New Roman" w:cs="Times New Roman"/>
              <w:noProof/>
              <w:sz w:val="24"/>
              <w:szCs w:val="24"/>
            </w:rPr>
          </w:pPr>
          <w:hyperlink w:anchor="_Toc133428038" w:history="1">
            <w:r w:rsidR="003E4A84" w:rsidRPr="003E4A84">
              <w:rPr>
                <w:rStyle w:val="Hyperlink"/>
                <w:rFonts w:ascii="Times New Roman" w:hAnsi="Times New Roman" w:cs="Times New Roman"/>
                <w:bCs/>
                <w:noProof/>
                <w:sz w:val="24"/>
                <w:szCs w:val="24"/>
              </w:rPr>
              <w:t>4.2 Rich pi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10835746" w14:textId="0962E0D6" w:rsidR="003E4A84" w:rsidRPr="003E4A84" w:rsidRDefault="007B667A" w:rsidP="003E4A84">
          <w:pPr>
            <w:pStyle w:val="TOC1"/>
            <w:jc w:val="both"/>
            <w:rPr>
              <w:rFonts w:ascii="Times New Roman" w:hAnsi="Times New Roman" w:cs="Times New Roman"/>
              <w:noProof/>
              <w:sz w:val="24"/>
              <w:szCs w:val="24"/>
            </w:rPr>
          </w:pPr>
          <w:hyperlink w:anchor="_Toc133428039" w:history="1">
            <w:r w:rsidR="003E4A84" w:rsidRPr="003E4A84">
              <w:rPr>
                <w:rStyle w:val="Hyperlink"/>
                <w:rFonts w:ascii="Times New Roman" w:hAnsi="Times New Roman" w:cs="Times New Roman"/>
                <w:bCs/>
                <w:noProof/>
                <w:sz w:val="24"/>
                <w:szCs w:val="24"/>
              </w:rPr>
              <w:t>4.3 Stakeholder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19B7E130" w14:textId="2072C62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003E4A84" w:rsidRPr="003E4A84">
              <w:rPr>
                <w:rStyle w:val="Hyperlink"/>
                <w:rFonts w:ascii="Times New Roman" w:hAnsi="Times New Roman" w:cs="Times New Roman"/>
                <w:bCs/>
                <w:noProof/>
                <w:sz w:val="24"/>
                <w:szCs w:val="24"/>
              </w:rPr>
              <w:t>4.3.1 Stakeholder onion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3E46B03A" w14:textId="3CD94932"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003E4A84" w:rsidRPr="003E4A84">
              <w:rPr>
                <w:rStyle w:val="Hyperlink"/>
                <w:rFonts w:ascii="Times New Roman" w:hAnsi="Times New Roman" w:cs="Times New Roman"/>
                <w:bCs/>
                <w:noProof/>
                <w:sz w:val="24"/>
                <w:szCs w:val="24"/>
              </w:rPr>
              <w:t>4.3.2 Stakeholder viewpoi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38E366FB" w14:textId="20D7ABD4" w:rsidR="003E4A84" w:rsidRPr="003E4A84" w:rsidRDefault="007B667A" w:rsidP="003E4A84">
          <w:pPr>
            <w:pStyle w:val="TOC1"/>
            <w:jc w:val="both"/>
            <w:rPr>
              <w:rFonts w:ascii="Times New Roman" w:hAnsi="Times New Roman" w:cs="Times New Roman"/>
              <w:noProof/>
              <w:sz w:val="24"/>
              <w:szCs w:val="24"/>
            </w:rPr>
          </w:pPr>
          <w:hyperlink w:anchor="_Toc133428042" w:history="1">
            <w:r w:rsidR="003E4A84" w:rsidRPr="003E4A84">
              <w:rPr>
                <w:rStyle w:val="Hyperlink"/>
                <w:rFonts w:ascii="Times New Roman" w:hAnsi="Times New Roman" w:cs="Times New Roman"/>
                <w:bCs/>
                <w:noProof/>
                <w:sz w:val="24"/>
                <w:szCs w:val="24"/>
              </w:rPr>
              <w:t>4.4 Selection of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3E4A84" w:rsidRPr="003E4A84">
              <w:rPr>
                <w:rFonts w:ascii="Times New Roman" w:hAnsi="Times New Roman" w:cs="Times New Roman"/>
                <w:noProof/>
                <w:webHidden/>
                <w:sz w:val="24"/>
                <w:szCs w:val="24"/>
              </w:rPr>
              <w:fldChar w:fldCharType="end"/>
            </w:r>
          </w:hyperlink>
        </w:p>
        <w:p w14:paraId="06F270B9" w14:textId="2DD3759E" w:rsidR="003E4A84" w:rsidRPr="003E4A84" w:rsidRDefault="007B667A" w:rsidP="003E4A84">
          <w:pPr>
            <w:pStyle w:val="TOC1"/>
            <w:jc w:val="both"/>
            <w:rPr>
              <w:rFonts w:ascii="Times New Roman" w:hAnsi="Times New Roman" w:cs="Times New Roman"/>
              <w:noProof/>
              <w:sz w:val="24"/>
              <w:szCs w:val="24"/>
            </w:rPr>
          </w:pPr>
          <w:hyperlink w:anchor="_Toc133428043" w:history="1">
            <w:r w:rsidR="003E4A84" w:rsidRPr="003E4A84">
              <w:rPr>
                <w:rStyle w:val="Hyperlink"/>
                <w:rFonts w:ascii="Times New Roman" w:hAnsi="Times New Roman" w:cs="Times New Roman"/>
                <w:bCs/>
                <w:noProof/>
                <w:sz w:val="24"/>
                <w:szCs w:val="24"/>
              </w:rPr>
              <w:t>4.5 Discussion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1DDB0BE7" w14:textId="4323C7F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003E4A84" w:rsidRPr="003E4A84">
              <w:rPr>
                <w:rStyle w:val="Hyperlink"/>
                <w:rFonts w:ascii="Times New Roman" w:hAnsi="Times New Roman" w:cs="Times New Roman"/>
                <w:bCs/>
                <w:noProof/>
                <w:sz w:val="24"/>
                <w:szCs w:val="24"/>
              </w:rPr>
              <w:t>4.5.1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77645436" w14:textId="2559EAB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003E4A84" w:rsidRPr="003E4A84">
              <w:rPr>
                <w:rStyle w:val="Hyperlink"/>
                <w:rFonts w:ascii="Times New Roman" w:hAnsi="Times New Roman" w:cs="Times New Roman"/>
                <w:bCs/>
                <w:noProof/>
                <w:sz w:val="24"/>
                <w:szCs w:val="24"/>
              </w:rPr>
              <w:t xml:space="preserve">4.5.2 </w:t>
            </w:r>
            <w:r w:rsidR="003E4A84" w:rsidRPr="003E4A84">
              <w:rPr>
                <w:rStyle w:val="Hyperlink"/>
                <w:rFonts w:ascii="Times New Roman" w:hAnsi="Times New Roman" w:cs="Times New Roman"/>
                <w:noProof/>
                <w:sz w:val="24"/>
                <w:szCs w:val="24"/>
              </w:rPr>
              <w:t>Brainstorm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5EFF9DC4" w14:textId="19712DF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003E4A84" w:rsidRPr="003E4A84">
              <w:rPr>
                <w:rStyle w:val="Hyperlink"/>
                <w:rFonts w:ascii="Times New Roman" w:hAnsi="Times New Roman" w:cs="Times New Roman"/>
                <w:bCs/>
                <w:noProof/>
                <w:sz w:val="24"/>
                <w:szCs w:val="24"/>
              </w:rPr>
              <w:t>4.5.3 Inter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0F5455AD" w14:textId="10E9787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003E4A84" w:rsidRPr="003E4A84">
              <w:rPr>
                <w:rStyle w:val="Hyperlink"/>
                <w:rFonts w:ascii="Times New Roman" w:hAnsi="Times New Roman" w:cs="Times New Roman"/>
                <w:bCs/>
                <w:noProof/>
                <w:sz w:val="24"/>
                <w:szCs w:val="24"/>
              </w:rPr>
              <w:t>4.5.4 Surve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3E4A84" w:rsidRPr="003E4A84">
              <w:rPr>
                <w:rFonts w:ascii="Times New Roman" w:hAnsi="Times New Roman" w:cs="Times New Roman"/>
                <w:noProof/>
                <w:webHidden/>
                <w:sz w:val="24"/>
                <w:szCs w:val="24"/>
              </w:rPr>
              <w:fldChar w:fldCharType="end"/>
            </w:r>
          </w:hyperlink>
        </w:p>
        <w:p w14:paraId="31678FC9" w14:textId="43832F7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003E4A84" w:rsidRPr="003E4A84">
              <w:rPr>
                <w:rStyle w:val="Hyperlink"/>
                <w:rFonts w:ascii="Times New Roman" w:hAnsi="Times New Roman" w:cs="Times New Roman"/>
                <w:bCs/>
                <w:noProof/>
                <w:sz w:val="24"/>
                <w:szCs w:val="24"/>
              </w:rPr>
              <w:t>4.5.5 Sel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3E4A84" w:rsidRPr="003E4A84">
              <w:rPr>
                <w:rFonts w:ascii="Times New Roman" w:hAnsi="Times New Roman" w:cs="Times New Roman"/>
                <w:noProof/>
                <w:webHidden/>
                <w:sz w:val="24"/>
                <w:szCs w:val="24"/>
              </w:rPr>
              <w:fldChar w:fldCharType="end"/>
            </w:r>
          </w:hyperlink>
        </w:p>
        <w:p w14:paraId="6D03E5DD" w14:textId="01FBADB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003E4A84" w:rsidRPr="003E4A84">
              <w:rPr>
                <w:rStyle w:val="Hyperlink"/>
                <w:rFonts w:ascii="Times New Roman" w:hAnsi="Times New Roman" w:cs="Times New Roman"/>
                <w:bCs/>
                <w:noProof/>
                <w:sz w:val="24"/>
                <w:szCs w:val="24"/>
              </w:rPr>
              <w:t>4.5.6 Prototyp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3E4A84" w:rsidRPr="003E4A84">
              <w:rPr>
                <w:rFonts w:ascii="Times New Roman" w:hAnsi="Times New Roman" w:cs="Times New Roman"/>
                <w:noProof/>
                <w:webHidden/>
                <w:sz w:val="24"/>
                <w:szCs w:val="24"/>
              </w:rPr>
              <w:fldChar w:fldCharType="end"/>
            </w:r>
          </w:hyperlink>
        </w:p>
        <w:p w14:paraId="499632F1" w14:textId="04EE1CD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003E4A84" w:rsidRPr="003E4A84">
              <w:rPr>
                <w:rStyle w:val="Hyperlink"/>
                <w:rFonts w:ascii="Times New Roman" w:hAnsi="Times New Roman" w:cs="Times New Roman"/>
                <w:bCs/>
                <w:noProof/>
                <w:sz w:val="24"/>
                <w:szCs w:val="24"/>
              </w:rPr>
              <w:t>4.5.6 Summary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3E4A84" w:rsidRPr="003E4A84">
              <w:rPr>
                <w:rFonts w:ascii="Times New Roman" w:hAnsi="Times New Roman" w:cs="Times New Roman"/>
                <w:noProof/>
                <w:webHidden/>
                <w:sz w:val="24"/>
                <w:szCs w:val="24"/>
              </w:rPr>
              <w:fldChar w:fldCharType="end"/>
            </w:r>
          </w:hyperlink>
        </w:p>
        <w:p w14:paraId="222D1182" w14:textId="11F09D27" w:rsidR="003E4A84" w:rsidRPr="003E4A84" w:rsidRDefault="007B667A" w:rsidP="003E4A84">
          <w:pPr>
            <w:pStyle w:val="TOC1"/>
            <w:jc w:val="both"/>
            <w:rPr>
              <w:rFonts w:ascii="Times New Roman" w:hAnsi="Times New Roman" w:cs="Times New Roman"/>
              <w:noProof/>
              <w:sz w:val="24"/>
              <w:szCs w:val="24"/>
            </w:rPr>
          </w:pPr>
          <w:hyperlink w:anchor="_Toc133428051" w:history="1">
            <w:r w:rsidR="003E4A84" w:rsidRPr="003E4A84">
              <w:rPr>
                <w:rStyle w:val="Hyperlink"/>
                <w:rFonts w:ascii="Times New Roman" w:hAnsi="Times New Roman" w:cs="Times New Roman"/>
                <w:bCs/>
                <w:noProof/>
                <w:sz w:val="24"/>
                <w:szCs w:val="24"/>
              </w:rPr>
              <w:t>4.6 Context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3E4A84" w:rsidRPr="003E4A84">
              <w:rPr>
                <w:rFonts w:ascii="Times New Roman" w:hAnsi="Times New Roman" w:cs="Times New Roman"/>
                <w:noProof/>
                <w:webHidden/>
                <w:sz w:val="24"/>
                <w:szCs w:val="24"/>
              </w:rPr>
              <w:fldChar w:fldCharType="end"/>
            </w:r>
          </w:hyperlink>
        </w:p>
        <w:p w14:paraId="3605666B" w14:textId="0DDCB52D" w:rsidR="003E4A84" w:rsidRPr="003E4A84" w:rsidRDefault="007B667A" w:rsidP="003E4A84">
          <w:pPr>
            <w:pStyle w:val="TOC1"/>
            <w:jc w:val="both"/>
            <w:rPr>
              <w:rFonts w:ascii="Times New Roman" w:hAnsi="Times New Roman" w:cs="Times New Roman"/>
              <w:noProof/>
              <w:sz w:val="24"/>
              <w:szCs w:val="24"/>
            </w:rPr>
          </w:pPr>
          <w:hyperlink w:anchor="_Toc133428052" w:history="1">
            <w:r w:rsidR="003E4A84" w:rsidRPr="003E4A84">
              <w:rPr>
                <w:rStyle w:val="Hyperlink"/>
                <w:rFonts w:ascii="Times New Roman" w:hAnsi="Times New Roman" w:cs="Times New Roman"/>
                <w:bCs/>
                <w:noProof/>
                <w:sz w:val="24"/>
                <w:szCs w:val="24"/>
              </w:rPr>
              <w:t>4.7 Use cas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0836E793" w14:textId="366B921B" w:rsidR="003E4A84" w:rsidRPr="003E4A84" w:rsidRDefault="007B667A" w:rsidP="003E4A84">
          <w:pPr>
            <w:pStyle w:val="TOC1"/>
            <w:jc w:val="both"/>
            <w:rPr>
              <w:rFonts w:ascii="Times New Roman" w:hAnsi="Times New Roman" w:cs="Times New Roman"/>
              <w:noProof/>
              <w:sz w:val="24"/>
              <w:szCs w:val="24"/>
            </w:rPr>
          </w:pPr>
          <w:hyperlink w:anchor="_Toc133428053" w:history="1">
            <w:r w:rsidR="003E4A84" w:rsidRPr="003E4A84">
              <w:rPr>
                <w:rStyle w:val="Hyperlink"/>
                <w:rFonts w:ascii="Times New Roman" w:hAnsi="Times New Roman" w:cs="Times New Roman"/>
                <w:bCs/>
                <w:noProof/>
                <w:sz w:val="24"/>
                <w:szCs w:val="24"/>
              </w:rPr>
              <w:t>4.8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3D5E9791" w14:textId="031C80C9" w:rsidR="003E4A84" w:rsidRPr="003E4A84" w:rsidRDefault="007B667A" w:rsidP="003E4A84">
          <w:pPr>
            <w:pStyle w:val="TOC1"/>
            <w:jc w:val="both"/>
            <w:rPr>
              <w:rFonts w:ascii="Times New Roman" w:hAnsi="Times New Roman" w:cs="Times New Roman"/>
              <w:noProof/>
              <w:sz w:val="24"/>
              <w:szCs w:val="24"/>
            </w:rPr>
          </w:pPr>
          <w:hyperlink w:anchor="_Toc133428054" w:history="1">
            <w:r w:rsidR="003E4A84" w:rsidRPr="003E4A84">
              <w:rPr>
                <w:rStyle w:val="Hyperlink"/>
                <w:rFonts w:ascii="Times New Roman" w:hAnsi="Times New Roman" w:cs="Times New Roman"/>
                <w:bCs/>
                <w:noProof/>
                <w:sz w:val="24"/>
                <w:szCs w:val="24"/>
              </w:rPr>
              <w:t>4.9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70E9731C" w14:textId="51363E4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003E4A84" w:rsidRPr="003E4A84">
              <w:rPr>
                <w:rStyle w:val="Hyperlink"/>
                <w:rFonts w:ascii="Times New Roman" w:hAnsi="Times New Roman" w:cs="Times New Roman"/>
                <w:bCs/>
                <w:noProof/>
                <w:sz w:val="24"/>
                <w:szCs w:val="24"/>
              </w:rPr>
              <w:t>4.9.1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46F1E66B" w14:textId="582C0118"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003E4A84" w:rsidRPr="003E4A84">
              <w:rPr>
                <w:rStyle w:val="Hyperlink"/>
                <w:rFonts w:ascii="Times New Roman" w:hAnsi="Times New Roman" w:cs="Times New Roman"/>
                <w:bCs/>
                <w:noProof/>
                <w:sz w:val="24"/>
                <w:szCs w:val="24"/>
              </w:rPr>
              <w:t>4.9.2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49216A6A" w14:textId="5B6203CE" w:rsidR="003E4A84" w:rsidRPr="003E4A84" w:rsidRDefault="007B667A" w:rsidP="003E4A84">
          <w:pPr>
            <w:pStyle w:val="TOC1"/>
            <w:jc w:val="both"/>
            <w:rPr>
              <w:rFonts w:ascii="Times New Roman" w:hAnsi="Times New Roman" w:cs="Times New Roman"/>
              <w:noProof/>
              <w:sz w:val="24"/>
              <w:szCs w:val="24"/>
            </w:rPr>
          </w:pPr>
          <w:hyperlink w:anchor="_Toc133428057" w:history="1">
            <w:r w:rsidR="003E4A84" w:rsidRPr="003E4A84">
              <w:rPr>
                <w:rStyle w:val="Hyperlink"/>
                <w:rFonts w:ascii="Times New Roman" w:hAnsi="Times New Roman" w:cs="Times New Roman"/>
                <w:bCs/>
                <w:noProof/>
                <w:sz w:val="24"/>
                <w:szCs w:val="24"/>
              </w:rPr>
              <w:t>4.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21FC52A8" w14:textId="51196ACB" w:rsidR="003E4A84" w:rsidRPr="003E4A84" w:rsidRDefault="007B667A" w:rsidP="003E4A84">
          <w:pPr>
            <w:pStyle w:val="TOC1"/>
            <w:jc w:val="both"/>
            <w:rPr>
              <w:rFonts w:ascii="Times New Roman" w:hAnsi="Times New Roman" w:cs="Times New Roman"/>
              <w:noProof/>
              <w:sz w:val="24"/>
              <w:szCs w:val="24"/>
            </w:rPr>
          </w:pPr>
          <w:hyperlink w:anchor="_Toc133428058" w:history="1">
            <w:r w:rsidR="003E4A84" w:rsidRPr="003E4A84">
              <w:rPr>
                <w:rStyle w:val="Hyperlink"/>
                <w:rFonts w:ascii="Times New Roman" w:hAnsi="Times New Roman" w:cs="Times New Roman"/>
                <w:bCs/>
                <w:noProof/>
                <w:sz w:val="24"/>
                <w:szCs w:val="24"/>
              </w:rPr>
              <w:t>CHAPTER 05. SOCIAL, LEGAL, ETHICAL &amp; PROFESSIONAL ISS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67FBAAF4" w14:textId="6E9FBC85" w:rsidR="003E4A84" w:rsidRPr="003E4A84" w:rsidRDefault="007B667A" w:rsidP="003E4A84">
          <w:pPr>
            <w:pStyle w:val="TOC1"/>
            <w:jc w:val="both"/>
            <w:rPr>
              <w:rFonts w:ascii="Times New Roman" w:hAnsi="Times New Roman" w:cs="Times New Roman"/>
              <w:noProof/>
              <w:sz w:val="24"/>
              <w:szCs w:val="24"/>
            </w:rPr>
          </w:pPr>
          <w:hyperlink w:anchor="_Toc133428059" w:history="1">
            <w:r w:rsidR="003E4A84" w:rsidRPr="003E4A84">
              <w:rPr>
                <w:rStyle w:val="Hyperlink"/>
                <w:rFonts w:ascii="Times New Roman" w:hAnsi="Times New Roman" w:cs="Times New Roman"/>
                <w:bCs/>
                <w:noProof/>
                <w:sz w:val="24"/>
                <w:szCs w:val="24"/>
              </w:rPr>
              <w:t>5.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CDA4E1F" w14:textId="65D2DB5F" w:rsidR="003E4A84" w:rsidRPr="003E4A84" w:rsidRDefault="007B667A" w:rsidP="003E4A84">
          <w:pPr>
            <w:pStyle w:val="TOC1"/>
            <w:jc w:val="both"/>
            <w:rPr>
              <w:rFonts w:ascii="Times New Roman" w:hAnsi="Times New Roman" w:cs="Times New Roman"/>
              <w:noProof/>
              <w:sz w:val="24"/>
              <w:szCs w:val="24"/>
            </w:rPr>
          </w:pPr>
          <w:hyperlink w:anchor="_Toc133428060" w:history="1">
            <w:r w:rsidR="003E4A84" w:rsidRPr="003E4A84">
              <w:rPr>
                <w:rStyle w:val="Hyperlink"/>
                <w:rFonts w:ascii="Times New Roman" w:hAnsi="Times New Roman" w:cs="Times New Roman"/>
                <w:bCs/>
                <w:noProof/>
                <w:sz w:val="24"/>
                <w:szCs w:val="24"/>
              </w:rPr>
              <w:t>5.2 SLEP issues and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1DF3E24A" w14:textId="01A52EF5" w:rsidR="003E4A84" w:rsidRPr="003E4A84" w:rsidRDefault="007B667A" w:rsidP="003E4A84">
          <w:pPr>
            <w:pStyle w:val="TOC1"/>
            <w:jc w:val="both"/>
            <w:rPr>
              <w:rFonts w:ascii="Times New Roman" w:hAnsi="Times New Roman" w:cs="Times New Roman"/>
              <w:noProof/>
              <w:sz w:val="24"/>
              <w:szCs w:val="24"/>
            </w:rPr>
          </w:pPr>
          <w:hyperlink w:anchor="_Toc133428061" w:history="1">
            <w:r w:rsidR="003E4A84" w:rsidRPr="003E4A84">
              <w:rPr>
                <w:rStyle w:val="Hyperlink"/>
                <w:rFonts w:ascii="Times New Roman" w:hAnsi="Times New Roman" w:cs="Times New Roman"/>
                <w:bCs/>
                <w:noProof/>
                <w:sz w:val="24"/>
                <w:szCs w:val="24"/>
              </w:rPr>
              <w:t>5.3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03D015B" w14:textId="61B51D82" w:rsidR="003E4A84" w:rsidRPr="003E4A84" w:rsidRDefault="007B667A" w:rsidP="003E4A84">
          <w:pPr>
            <w:pStyle w:val="TOC1"/>
            <w:jc w:val="both"/>
            <w:rPr>
              <w:rFonts w:ascii="Times New Roman" w:hAnsi="Times New Roman" w:cs="Times New Roman"/>
              <w:noProof/>
              <w:sz w:val="24"/>
              <w:szCs w:val="24"/>
            </w:rPr>
          </w:pPr>
          <w:hyperlink w:anchor="_Toc133428062" w:history="1">
            <w:r w:rsidR="003E4A84" w:rsidRPr="003E4A84">
              <w:rPr>
                <w:rStyle w:val="Hyperlink"/>
                <w:rFonts w:ascii="Times New Roman" w:hAnsi="Times New Roman" w:cs="Times New Roman"/>
                <w:bCs/>
                <w:noProof/>
                <w:sz w:val="24"/>
                <w:szCs w:val="24"/>
              </w:rPr>
              <w:t>CHAPTER 06.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2F69DD0C" w14:textId="5858A6AD" w:rsidR="003E4A84" w:rsidRPr="003E4A84" w:rsidRDefault="007B667A" w:rsidP="003E4A84">
          <w:pPr>
            <w:pStyle w:val="TOC1"/>
            <w:jc w:val="both"/>
            <w:rPr>
              <w:rFonts w:ascii="Times New Roman" w:hAnsi="Times New Roman" w:cs="Times New Roman"/>
              <w:noProof/>
              <w:sz w:val="24"/>
              <w:szCs w:val="24"/>
            </w:rPr>
          </w:pPr>
          <w:hyperlink w:anchor="_Toc133428063" w:history="1">
            <w:r w:rsidR="003E4A84" w:rsidRPr="003E4A84">
              <w:rPr>
                <w:rStyle w:val="Hyperlink"/>
                <w:rFonts w:ascii="Times New Roman" w:hAnsi="Times New Roman" w:cs="Times New Roman"/>
                <w:bCs/>
                <w:noProof/>
                <w:sz w:val="24"/>
                <w:szCs w:val="24"/>
              </w:rPr>
              <w:t>6.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0B51D8CC" w14:textId="64D1E9B6" w:rsidR="003E4A84" w:rsidRPr="003E4A84" w:rsidRDefault="007B667A" w:rsidP="003E4A84">
          <w:pPr>
            <w:pStyle w:val="TOC1"/>
            <w:jc w:val="both"/>
            <w:rPr>
              <w:rFonts w:ascii="Times New Roman" w:hAnsi="Times New Roman" w:cs="Times New Roman"/>
              <w:noProof/>
              <w:sz w:val="24"/>
              <w:szCs w:val="24"/>
            </w:rPr>
          </w:pPr>
          <w:hyperlink w:anchor="_Toc133428064" w:history="1">
            <w:r w:rsidR="003E4A84" w:rsidRPr="003E4A84">
              <w:rPr>
                <w:rStyle w:val="Hyperlink"/>
                <w:rFonts w:ascii="Times New Roman" w:hAnsi="Times New Roman" w:cs="Times New Roman"/>
                <w:bCs/>
                <w:noProof/>
                <w:sz w:val="24"/>
                <w:szCs w:val="24"/>
              </w:rPr>
              <w:t>6.2 Design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5DF6CFDE" w14:textId="66CEF5B1" w:rsidR="003E4A84" w:rsidRPr="003E4A84" w:rsidRDefault="007B667A" w:rsidP="003E4A84">
          <w:pPr>
            <w:pStyle w:val="TOC1"/>
            <w:jc w:val="both"/>
            <w:rPr>
              <w:rFonts w:ascii="Times New Roman" w:hAnsi="Times New Roman" w:cs="Times New Roman"/>
              <w:noProof/>
              <w:sz w:val="24"/>
              <w:szCs w:val="24"/>
            </w:rPr>
          </w:pPr>
          <w:hyperlink w:anchor="_Toc133428065" w:history="1">
            <w:r w:rsidR="003E4A84" w:rsidRPr="003E4A84">
              <w:rPr>
                <w:rStyle w:val="Hyperlink"/>
                <w:rFonts w:ascii="Times New Roman" w:hAnsi="Times New Roman" w:cs="Times New Roman"/>
                <w:bCs/>
                <w:noProof/>
                <w:sz w:val="24"/>
                <w:szCs w:val="24"/>
              </w:rPr>
              <w:t>6.3 High Level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6091559B" w14:textId="2013675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003E4A84" w:rsidRPr="003E4A84">
              <w:rPr>
                <w:rStyle w:val="Hyperlink"/>
                <w:rFonts w:ascii="Times New Roman" w:hAnsi="Times New Roman" w:cs="Times New Roman"/>
                <w:bCs/>
                <w:noProof/>
                <w:sz w:val="24"/>
                <w:szCs w:val="24"/>
              </w:rPr>
              <w:t>6.3.1 Architec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428E12F8" w14:textId="1EE154C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003E4A84" w:rsidRPr="003E4A84">
              <w:rPr>
                <w:rStyle w:val="Hyperlink"/>
                <w:rFonts w:ascii="Times New Roman" w:hAnsi="Times New Roman" w:cs="Times New Roman"/>
                <w:bCs/>
                <w:noProof/>
                <w:sz w:val="24"/>
                <w:szCs w:val="24"/>
              </w:rPr>
              <w:t>6.3.2 Discussion of tiers of the archite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3</w:t>
            </w:r>
            <w:r w:rsidR="003E4A84" w:rsidRPr="003E4A84">
              <w:rPr>
                <w:rFonts w:ascii="Times New Roman" w:hAnsi="Times New Roman" w:cs="Times New Roman"/>
                <w:noProof/>
                <w:webHidden/>
                <w:sz w:val="24"/>
                <w:szCs w:val="24"/>
              </w:rPr>
              <w:fldChar w:fldCharType="end"/>
            </w:r>
          </w:hyperlink>
        </w:p>
        <w:p w14:paraId="5F7A9101" w14:textId="08816A5B" w:rsidR="003E4A84" w:rsidRPr="003E4A84" w:rsidRDefault="007B667A" w:rsidP="003E4A84">
          <w:pPr>
            <w:pStyle w:val="TOC1"/>
            <w:jc w:val="both"/>
            <w:rPr>
              <w:rFonts w:ascii="Times New Roman" w:hAnsi="Times New Roman" w:cs="Times New Roman"/>
              <w:noProof/>
              <w:sz w:val="24"/>
              <w:szCs w:val="24"/>
            </w:rPr>
          </w:pPr>
          <w:hyperlink w:anchor="_Toc133428068" w:history="1">
            <w:r w:rsidR="003E4A84" w:rsidRPr="003E4A84">
              <w:rPr>
                <w:rStyle w:val="Hyperlink"/>
                <w:rFonts w:ascii="Times New Roman" w:hAnsi="Times New Roman" w:cs="Times New Roman"/>
                <w:bCs/>
                <w:noProof/>
                <w:sz w:val="24"/>
                <w:szCs w:val="24"/>
              </w:rPr>
              <w:t>6.4 System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7C19B631" w14:textId="2A9719F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003E4A84" w:rsidRPr="003E4A84">
              <w:rPr>
                <w:rStyle w:val="Hyperlink"/>
                <w:rFonts w:ascii="Times New Roman" w:hAnsi="Times New Roman" w:cs="Times New Roman"/>
                <w:bCs/>
                <w:noProof/>
                <w:sz w:val="24"/>
                <w:szCs w:val="24"/>
              </w:rPr>
              <w:t>6.4.1 Choice of Design Paradig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016F660C" w14:textId="19D7D0E5" w:rsidR="003E4A84" w:rsidRPr="003E4A84" w:rsidRDefault="007B667A" w:rsidP="003E4A84">
          <w:pPr>
            <w:pStyle w:val="TOC1"/>
            <w:jc w:val="both"/>
            <w:rPr>
              <w:rFonts w:ascii="Times New Roman" w:hAnsi="Times New Roman" w:cs="Times New Roman"/>
              <w:noProof/>
              <w:sz w:val="24"/>
              <w:szCs w:val="24"/>
            </w:rPr>
          </w:pPr>
          <w:hyperlink w:anchor="_Toc133428070" w:history="1">
            <w:r w:rsidR="003E4A84" w:rsidRPr="003E4A84">
              <w:rPr>
                <w:rStyle w:val="Hyperlink"/>
                <w:rFonts w:ascii="Times New Roman" w:hAnsi="Times New Roman" w:cs="Times New Roman"/>
                <w:bCs/>
                <w:noProof/>
                <w:sz w:val="24"/>
                <w:szCs w:val="24"/>
              </w:rPr>
              <w:t>6.5 Design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29AA91BC" w14:textId="48CEDF0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003E4A84" w:rsidRPr="003E4A84">
              <w:rPr>
                <w:rStyle w:val="Hyperlink"/>
                <w:rFonts w:ascii="Times New Roman" w:hAnsi="Times New Roman" w:cs="Times New Roman"/>
                <w:bCs/>
                <w:noProof/>
                <w:sz w:val="24"/>
                <w:szCs w:val="24"/>
              </w:rPr>
              <w:t>6.5.1 Data Flow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FA595B2" w14:textId="32879F27"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003E4A84" w:rsidRPr="003E4A84">
              <w:rPr>
                <w:rStyle w:val="Hyperlink"/>
                <w:rFonts w:ascii="Times New Roman" w:hAnsi="Times New Roman" w:cs="Times New Roman"/>
                <w:bCs/>
                <w:noProof/>
                <w:sz w:val="24"/>
                <w:szCs w:val="24"/>
              </w:rPr>
              <w:t>6.5.1.1 Level 01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5E6C75B6" w14:textId="25E8F67A"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003E4A84" w:rsidRPr="003E4A84">
              <w:rPr>
                <w:rStyle w:val="Hyperlink"/>
                <w:rFonts w:ascii="Times New Roman" w:hAnsi="Times New Roman" w:cs="Times New Roman"/>
                <w:bCs/>
                <w:noProof/>
                <w:sz w:val="24"/>
                <w:szCs w:val="24"/>
              </w:rPr>
              <w:t>6.5.1.2 Level 02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1ECB77A" w14:textId="5D85B2A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003E4A84" w:rsidRPr="003E4A84">
              <w:rPr>
                <w:rStyle w:val="Hyperlink"/>
                <w:rFonts w:ascii="Times New Roman" w:hAnsi="Times New Roman" w:cs="Times New Roman"/>
                <w:bCs/>
                <w:noProof/>
                <w:sz w:val="24"/>
                <w:szCs w:val="24"/>
              </w:rPr>
              <w:t>6.5.4 UI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714771C6" w14:textId="66C1A84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003E4A84" w:rsidRPr="003E4A84">
              <w:rPr>
                <w:rStyle w:val="Hyperlink"/>
                <w:rFonts w:ascii="Times New Roman" w:hAnsi="Times New Roman" w:cs="Times New Roman"/>
                <w:bCs/>
                <w:noProof/>
                <w:sz w:val="24"/>
                <w:szCs w:val="24"/>
              </w:rPr>
              <w:t>6.5.5 System process activity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5CE4AA72" w14:textId="65605077" w:rsidR="003E4A84" w:rsidRPr="003E4A84" w:rsidRDefault="007B667A" w:rsidP="003E4A84">
          <w:pPr>
            <w:pStyle w:val="TOC1"/>
            <w:jc w:val="both"/>
            <w:rPr>
              <w:rFonts w:ascii="Times New Roman" w:hAnsi="Times New Roman" w:cs="Times New Roman"/>
              <w:noProof/>
              <w:sz w:val="24"/>
              <w:szCs w:val="24"/>
            </w:rPr>
          </w:pPr>
          <w:hyperlink w:anchor="_Toc133428076" w:history="1">
            <w:r w:rsidR="003E4A84" w:rsidRPr="003E4A84">
              <w:rPr>
                <w:rStyle w:val="Hyperlink"/>
                <w:rFonts w:ascii="Times New Roman" w:hAnsi="Times New Roman" w:cs="Times New Roman"/>
                <w:bCs/>
                <w:noProof/>
                <w:sz w:val="24"/>
                <w:szCs w:val="24"/>
              </w:rPr>
              <w:t>6.6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3E4A84" w:rsidRPr="003E4A84">
              <w:rPr>
                <w:rFonts w:ascii="Times New Roman" w:hAnsi="Times New Roman" w:cs="Times New Roman"/>
                <w:noProof/>
                <w:webHidden/>
                <w:sz w:val="24"/>
                <w:szCs w:val="24"/>
              </w:rPr>
              <w:fldChar w:fldCharType="end"/>
            </w:r>
          </w:hyperlink>
        </w:p>
        <w:p w14:paraId="4B6BCF60" w14:textId="69B8065C" w:rsidR="003E4A84" w:rsidRPr="003E4A84" w:rsidRDefault="007B667A" w:rsidP="003E4A84">
          <w:pPr>
            <w:pStyle w:val="TOC1"/>
            <w:jc w:val="both"/>
            <w:rPr>
              <w:rFonts w:ascii="Times New Roman" w:hAnsi="Times New Roman" w:cs="Times New Roman"/>
              <w:noProof/>
              <w:sz w:val="24"/>
              <w:szCs w:val="24"/>
            </w:rPr>
          </w:pPr>
          <w:hyperlink w:anchor="_Toc133428077" w:history="1">
            <w:r w:rsidR="003E4A84" w:rsidRPr="003E4A84">
              <w:rPr>
                <w:rStyle w:val="Hyperlink"/>
                <w:rFonts w:ascii="Times New Roman" w:hAnsi="Times New Roman" w:cs="Times New Roman"/>
                <w:bCs/>
                <w:noProof/>
                <w:sz w:val="24"/>
                <w:szCs w:val="24"/>
              </w:rPr>
              <w:t>CHAPTER 07.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01FF684D" w14:textId="43EB9A74" w:rsidR="003E4A84" w:rsidRPr="003E4A84" w:rsidRDefault="007B667A" w:rsidP="003E4A84">
          <w:pPr>
            <w:pStyle w:val="TOC1"/>
            <w:jc w:val="both"/>
            <w:rPr>
              <w:rFonts w:ascii="Times New Roman" w:hAnsi="Times New Roman" w:cs="Times New Roman"/>
              <w:noProof/>
              <w:sz w:val="24"/>
              <w:szCs w:val="24"/>
            </w:rPr>
          </w:pPr>
          <w:hyperlink w:anchor="_Toc133428078" w:history="1">
            <w:r w:rsidR="003E4A84" w:rsidRPr="003E4A84">
              <w:rPr>
                <w:rStyle w:val="Hyperlink"/>
                <w:rFonts w:ascii="Times New Roman" w:hAnsi="Times New Roman" w:cs="Times New Roman"/>
                <w:bCs/>
                <w:noProof/>
                <w:sz w:val="24"/>
                <w:szCs w:val="24"/>
              </w:rPr>
              <w:t>7.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3E50FDF5" w14:textId="1E6F72E8" w:rsidR="003E4A84" w:rsidRPr="003E4A84" w:rsidRDefault="007B667A" w:rsidP="003E4A84">
          <w:pPr>
            <w:pStyle w:val="TOC1"/>
            <w:jc w:val="both"/>
            <w:rPr>
              <w:rFonts w:ascii="Times New Roman" w:hAnsi="Times New Roman" w:cs="Times New Roman"/>
              <w:noProof/>
              <w:sz w:val="24"/>
              <w:szCs w:val="24"/>
            </w:rPr>
          </w:pPr>
          <w:hyperlink w:anchor="_Toc133428079" w:history="1">
            <w:r w:rsidR="003E4A84" w:rsidRPr="003E4A84">
              <w:rPr>
                <w:rStyle w:val="Hyperlink"/>
                <w:rFonts w:ascii="Times New Roman" w:hAnsi="Times New Roman" w:cs="Times New Roman"/>
                <w:bCs/>
                <w:noProof/>
                <w:sz w:val="24"/>
                <w:szCs w:val="24"/>
              </w:rPr>
              <w:t>7.2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442B6B62" w14:textId="451AFA5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003E4A84" w:rsidRPr="003E4A84">
              <w:rPr>
                <w:rStyle w:val="Hyperlink"/>
                <w:rFonts w:ascii="Times New Roman" w:hAnsi="Times New Roman" w:cs="Times New Roman"/>
                <w:bCs/>
                <w:noProof/>
                <w:sz w:val="24"/>
                <w:szCs w:val="24"/>
              </w:rPr>
              <w:t>7.2.1 Technology stac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50C3751A" w14:textId="0DD83139"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003E4A84" w:rsidRPr="003E4A84">
              <w:rPr>
                <w:rStyle w:val="Hyperlink"/>
                <w:rFonts w:ascii="Times New Roman" w:hAnsi="Times New Roman" w:cs="Times New Roman"/>
                <w:bCs/>
                <w:noProof/>
                <w:sz w:val="24"/>
                <w:szCs w:val="24"/>
              </w:rPr>
              <w:t>7.2.2 Data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57052DD" w14:textId="2374D58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003E4A84" w:rsidRPr="003E4A84">
              <w:rPr>
                <w:rStyle w:val="Hyperlink"/>
                <w:rFonts w:ascii="Times New Roman" w:hAnsi="Times New Roman" w:cs="Times New Roman"/>
                <w:bCs/>
                <w:noProof/>
                <w:sz w:val="24"/>
                <w:szCs w:val="24"/>
              </w:rPr>
              <w:t>7.2.3 Programming Language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127E21E" w14:textId="726F354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003E4A84" w:rsidRPr="003E4A84">
              <w:rPr>
                <w:rStyle w:val="Hyperlink"/>
                <w:rFonts w:ascii="Times New Roman" w:hAnsi="Times New Roman" w:cs="Times New Roman"/>
                <w:bCs/>
                <w:noProof/>
                <w:sz w:val="24"/>
                <w:szCs w:val="24"/>
              </w:rPr>
              <w:t>7.2.4 Development Framework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221A803A" w14:textId="46BC5F1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003E4A84" w:rsidRPr="003E4A84">
              <w:rPr>
                <w:rStyle w:val="Hyperlink"/>
                <w:rFonts w:ascii="Times New Roman" w:hAnsi="Times New Roman" w:cs="Times New Roman"/>
                <w:bCs/>
                <w:noProof/>
                <w:sz w:val="24"/>
                <w:szCs w:val="24"/>
              </w:rPr>
              <w:t>7.2.5 Librari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6DB5F720" w14:textId="67E46F7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003E4A84" w:rsidRPr="003E4A84">
              <w:rPr>
                <w:rStyle w:val="Hyperlink"/>
                <w:rFonts w:ascii="Times New Roman" w:hAnsi="Times New Roman" w:cs="Times New Roman"/>
                <w:bCs/>
                <w:noProof/>
                <w:sz w:val="24"/>
                <w:szCs w:val="24"/>
              </w:rPr>
              <w:t>7.2.6 ID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78D68075" w14:textId="06B4E0D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003E4A84" w:rsidRPr="003E4A84">
              <w:rPr>
                <w:rStyle w:val="Hyperlink"/>
                <w:rFonts w:ascii="Times New Roman" w:hAnsi="Times New Roman" w:cs="Times New Roman"/>
                <w:bCs/>
                <w:noProof/>
                <w:sz w:val="24"/>
                <w:szCs w:val="24"/>
              </w:rPr>
              <w:t>7.2.7 Summary of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580AEFD4" w14:textId="7204FD86" w:rsidR="003E4A84" w:rsidRPr="003E4A84" w:rsidRDefault="007B667A" w:rsidP="003E4A84">
          <w:pPr>
            <w:pStyle w:val="TOC1"/>
            <w:jc w:val="both"/>
            <w:rPr>
              <w:rFonts w:ascii="Times New Roman" w:hAnsi="Times New Roman" w:cs="Times New Roman"/>
              <w:noProof/>
              <w:sz w:val="24"/>
              <w:szCs w:val="24"/>
            </w:rPr>
          </w:pPr>
          <w:hyperlink w:anchor="_Toc133428087" w:history="1">
            <w:r w:rsidR="003E4A84" w:rsidRPr="003E4A84">
              <w:rPr>
                <w:rStyle w:val="Hyperlink"/>
                <w:rFonts w:ascii="Times New Roman" w:hAnsi="Times New Roman" w:cs="Times New Roman"/>
                <w:bCs/>
                <w:noProof/>
                <w:sz w:val="24"/>
                <w:szCs w:val="24"/>
              </w:rPr>
              <w:t>7.3 Implementation of Core Functionalit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369F8470" w14:textId="56577ED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003E4A84" w:rsidRPr="003E4A84">
              <w:rPr>
                <w:rStyle w:val="Hyperlink"/>
                <w:rFonts w:ascii="Times New Roman" w:hAnsi="Times New Roman" w:cs="Times New Roman"/>
                <w:bCs/>
                <w:noProof/>
                <w:sz w:val="24"/>
                <w:szCs w:val="24"/>
              </w:rPr>
              <w:t>7.3.1 Automated Hyperparameter Search &amp; Model 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20A89029" w14:textId="2144077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003E4A84" w:rsidRPr="003E4A84">
              <w:rPr>
                <w:rStyle w:val="Hyperlink"/>
                <w:rFonts w:ascii="Times New Roman" w:hAnsi="Times New Roman" w:cs="Times New Roman"/>
                <w:bCs/>
                <w:noProof/>
                <w:sz w:val="24"/>
                <w:szCs w:val="24"/>
              </w:rPr>
              <w:t>7.3.2 Model Usage General &amp; Domain Specific Us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3E4A84" w:rsidRPr="003E4A84">
              <w:rPr>
                <w:rFonts w:ascii="Times New Roman" w:hAnsi="Times New Roman" w:cs="Times New Roman"/>
                <w:noProof/>
                <w:webHidden/>
                <w:sz w:val="24"/>
                <w:szCs w:val="24"/>
              </w:rPr>
              <w:fldChar w:fldCharType="end"/>
            </w:r>
          </w:hyperlink>
        </w:p>
        <w:p w14:paraId="7DAF35B4" w14:textId="30378E8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003E4A84" w:rsidRPr="003E4A84">
              <w:rPr>
                <w:rStyle w:val="Hyperlink"/>
                <w:rFonts w:ascii="Times New Roman" w:hAnsi="Times New Roman" w:cs="Times New Roman"/>
                <w:bCs/>
                <w:noProof/>
                <w:sz w:val="24"/>
                <w:szCs w:val="24"/>
              </w:rPr>
              <w:t>7.3.3 Model Re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45AC3F2A" w14:textId="071F4FC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003E4A84" w:rsidRPr="003E4A84">
              <w:rPr>
                <w:rStyle w:val="Hyperlink"/>
                <w:rFonts w:ascii="Times New Roman" w:hAnsi="Times New Roman" w:cs="Times New Roman"/>
                <w:bCs/>
                <w:noProof/>
                <w:sz w:val="24"/>
                <w:szCs w:val="24"/>
              </w:rPr>
              <w:t>7.3.4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7C000300" w14:textId="5E203497" w:rsidR="003E4A84" w:rsidRPr="003E4A84" w:rsidRDefault="007B667A" w:rsidP="003E4A84">
          <w:pPr>
            <w:pStyle w:val="TOC1"/>
            <w:jc w:val="both"/>
            <w:rPr>
              <w:rFonts w:ascii="Times New Roman" w:hAnsi="Times New Roman" w:cs="Times New Roman"/>
              <w:noProof/>
              <w:sz w:val="24"/>
              <w:szCs w:val="24"/>
            </w:rPr>
          </w:pPr>
          <w:hyperlink w:anchor="_Toc133428092" w:history="1">
            <w:r w:rsidR="003E4A84" w:rsidRPr="003E4A84">
              <w:rPr>
                <w:rStyle w:val="Hyperlink"/>
                <w:rFonts w:ascii="Times New Roman" w:hAnsi="Times New Roman" w:cs="Times New Roman"/>
                <w:bCs/>
                <w:noProof/>
                <w:sz w:val="24"/>
                <w:szCs w:val="24"/>
              </w:rPr>
              <w:t>7.4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2780018D" w14:textId="34552A07" w:rsidR="003E4A84" w:rsidRPr="003E4A84" w:rsidRDefault="007B667A" w:rsidP="003E4A84">
          <w:pPr>
            <w:pStyle w:val="TOC1"/>
            <w:jc w:val="both"/>
            <w:rPr>
              <w:rFonts w:ascii="Times New Roman" w:hAnsi="Times New Roman" w:cs="Times New Roman"/>
              <w:noProof/>
              <w:sz w:val="24"/>
              <w:szCs w:val="24"/>
            </w:rPr>
          </w:pPr>
          <w:hyperlink w:anchor="_Toc133428093" w:history="1">
            <w:r w:rsidR="003E4A84" w:rsidRPr="003E4A84">
              <w:rPr>
                <w:rStyle w:val="Hyperlink"/>
                <w:rFonts w:ascii="Times New Roman" w:hAnsi="Times New Roman" w:cs="Times New Roman"/>
                <w:bCs/>
                <w:noProof/>
                <w:sz w:val="24"/>
                <w:szCs w:val="24"/>
              </w:rPr>
              <w:t>7.5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74C83D16" w14:textId="4A885C28" w:rsidR="003E4A84" w:rsidRPr="003E4A84" w:rsidRDefault="007B667A" w:rsidP="003E4A84">
          <w:pPr>
            <w:pStyle w:val="TOC1"/>
            <w:jc w:val="both"/>
            <w:rPr>
              <w:rFonts w:ascii="Times New Roman" w:hAnsi="Times New Roman" w:cs="Times New Roman"/>
              <w:noProof/>
              <w:sz w:val="24"/>
              <w:szCs w:val="24"/>
            </w:rPr>
          </w:pPr>
          <w:hyperlink w:anchor="_Toc133428094" w:history="1">
            <w:r w:rsidR="003E4A84" w:rsidRPr="003E4A84">
              <w:rPr>
                <w:rStyle w:val="Hyperlink"/>
                <w:rFonts w:ascii="Times New Roman" w:hAnsi="Times New Roman" w:cs="Times New Roman"/>
                <w:bCs/>
                <w:noProof/>
                <w:sz w:val="24"/>
                <w:szCs w:val="24"/>
              </w:rPr>
              <w:t>CHAPTER 08.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40DC5E0B" w14:textId="101CD7EA" w:rsidR="003E4A84" w:rsidRPr="003E4A84" w:rsidRDefault="007B667A" w:rsidP="003E4A84">
          <w:pPr>
            <w:pStyle w:val="TOC1"/>
            <w:jc w:val="both"/>
            <w:rPr>
              <w:rFonts w:ascii="Times New Roman" w:hAnsi="Times New Roman" w:cs="Times New Roman"/>
              <w:noProof/>
              <w:sz w:val="24"/>
              <w:szCs w:val="24"/>
            </w:rPr>
          </w:pPr>
          <w:hyperlink w:anchor="_Toc133428095" w:history="1">
            <w:r w:rsidR="003E4A84" w:rsidRPr="003E4A84">
              <w:rPr>
                <w:rStyle w:val="Hyperlink"/>
                <w:rFonts w:ascii="Times New Roman" w:hAnsi="Times New Roman" w:cs="Times New Roman"/>
                <w:bCs/>
                <w:noProof/>
                <w:sz w:val="24"/>
                <w:szCs w:val="24"/>
              </w:rPr>
              <w:t>8.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611098F2" w14:textId="6D2AE721" w:rsidR="003E4A84" w:rsidRPr="003E4A84" w:rsidRDefault="007B667A" w:rsidP="003E4A84">
          <w:pPr>
            <w:pStyle w:val="TOC1"/>
            <w:jc w:val="both"/>
            <w:rPr>
              <w:rFonts w:ascii="Times New Roman" w:hAnsi="Times New Roman" w:cs="Times New Roman"/>
              <w:noProof/>
              <w:sz w:val="24"/>
              <w:szCs w:val="24"/>
            </w:rPr>
          </w:pPr>
          <w:hyperlink w:anchor="_Toc133428096" w:history="1">
            <w:r w:rsidR="003E4A84" w:rsidRPr="003E4A84">
              <w:rPr>
                <w:rStyle w:val="Hyperlink"/>
                <w:rFonts w:ascii="Times New Roman" w:hAnsi="Times New Roman" w:cs="Times New Roman"/>
                <w:bCs/>
                <w:noProof/>
                <w:sz w:val="24"/>
                <w:szCs w:val="24"/>
              </w:rPr>
              <w:t>8.2 Testing objectives &amp;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54C86AA8" w14:textId="55D3BD27" w:rsidR="003E4A84" w:rsidRPr="003E4A84" w:rsidRDefault="007B667A" w:rsidP="003E4A84">
          <w:pPr>
            <w:pStyle w:val="TOC1"/>
            <w:jc w:val="both"/>
            <w:rPr>
              <w:rFonts w:ascii="Times New Roman" w:hAnsi="Times New Roman" w:cs="Times New Roman"/>
              <w:noProof/>
              <w:sz w:val="24"/>
              <w:szCs w:val="24"/>
            </w:rPr>
          </w:pPr>
          <w:hyperlink w:anchor="_Toc133428097" w:history="1">
            <w:r w:rsidR="003E4A84" w:rsidRPr="003E4A84">
              <w:rPr>
                <w:rStyle w:val="Hyperlink"/>
                <w:rFonts w:ascii="Times New Roman" w:hAnsi="Times New Roman" w:cs="Times New Roman"/>
                <w:bCs/>
                <w:noProof/>
                <w:sz w:val="24"/>
                <w:szCs w:val="24"/>
              </w:rPr>
              <w:t>8.3 Testing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27B09AB4" w14:textId="6FEC8ED2" w:rsidR="003E4A84" w:rsidRPr="003E4A84" w:rsidRDefault="007B667A" w:rsidP="003E4A84">
          <w:pPr>
            <w:pStyle w:val="TOC1"/>
            <w:jc w:val="both"/>
            <w:rPr>
              <w:rFonts w:ascii="Times New Roman" w:hAnsi="Times New Roman" w:cs="Times New Roman"/>
              <w:noProof/>
              <w:sz w:val="24"/>
              <w:szCs w:val="24"/>
            </w:rPr>
          </w:pPr>
          <w:hyperlink w:anchor="_Toc133428098" w:history="1">
            <w:r w:rsidR="003E4A84" w:rsidRPr="003E4A84">
              <w:rPr>
                <w:rStyle w:val="Hyperlink"/>
                <w:rFonts w:ascii="Times New Roman" w:hAnsi="Times New Roman" w:cs="Times New Roman"/>
                <w:bCs/>
                <w:noProof/>
                <w:sz w:val="24"/>
                <w:szCs w:val="24"/>
              </w:rPr>
              <w:t>8.4 Model testing &amp;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3D2BC5E8" w14:textId="06E3209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003E4A84" w:rsidRPr="003E4A84">
              <w:rPr>
                <w:rStyle w:val="Hyperlink"/>
                <w:rFonts w:ascii="Times New Roman" w:hAnsi="Times New Roman" w:cs="Times New Roman"/>
                <w:bCs/>
                <w:noProof/>
                <w:sz w:val="24"/>
                <w:szCs w:val="24"/>
              </w:rPr>
              <w:t>8.4.1 Mode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535418F1" w14:textId="0425A1A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003E4A84" w:rsidRPr="003E4A84">
              <w:rPr>
                <w:rStyle w:val="Hyperlink"/>
                <w:rFonts w:ascii="Times New Roman" w:hAnsi="Times New Roman" w:cs="Times New Roman"/>
                <w:bCs/>
                <w:noProof/>
                <w:sz w:val="24"/>
                <w:szCs w:val="24"/>
              </w:rPr>
              <w:t>8.4.2 Model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3E4A84" w:rsidRPr="003E4A84">
              <w:rPr>
                <w:rFonts w:ascii="Times New Roman" w:hAnsi="Times New Roman" w:cs="Times New Roman"/>
                <w:noProof/>
                <w:webHidden/>
                <w:sz w:val="24"/>
                <w:szCs w:val="24"/>
              </w:rPr>
              <w:fldChar w:fldCharType="end"/>
            </w:r>
          </w:hyperlink>
        </w:p>
        <w:p w14:paraId="5C4DB036" w14:textId="549E8327" w:rsidR="003E4A84" w:rsidRPr="003E4A84" w:rsidRDefault="007B667A" w:rsidP="003E4A84">
          <w:pPr>
            <w:pStyle w:val="TOC1"/>
            <w:jc w:val="both"/>
            <w:rPr>
              <w:rFonts w:ascii="Times New Roman" w:hAnsi="Times New Roman" w:cs="Times New Roman"/>
              <w:noProof/>
              <w:sz w:val="24"/>
              <w:szCs w:val="24"/>
            </w:rPr>
          </w:pPr>
          <w:hyperlink w:anchor="_Toc133428101" w:history="1">
            <w:r w:rsidR="003E4A84" w:rsidRPr="003E4A84">
              <w:rPr>
                <w:rStyle w:val="Hyperlink"/>
                <w:rFonts w:ascii="Times New Roman" w:hAnsi="Times New Roman" w:cs="Times New Roman"/>
                <w:bCs/>
                <w:noProof/>
                <w:sz w:val="24"/>
                <w:szCs w:val="24"/>
              </w:rPr>
              <w:t>8.5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2B6DFF94" w14:textId="6D7DABBB" w:rsidR="003E4A84" w:rsidRPr="003E4A84" w:rsidRDefault="007B667A" w:rsidP="003E4A84">
          <w:pPr>
            <w:pStyle w:val="TOC1"/>
            <w:jc w:val="both"/>
            <w:rPr>
              <w:rFonts w:ascii="Times New Roman" w:hAnsi="Times New Roman" w:cs="Times New Roman"/>
              <w:noProof/>
              <w:sz w:val="24"/>
              <w:szCs w:val="24"/>
            </w:rPr>
          </w:pPr>
          <w:hyperlink w:anchor="_Toc133428102" w:history="1">
            <w:r w:rsidR="003E4A84" w:rsidRPr="003E4A84">
              <w:rPr>
                <w:rStyle w:val="Hyperlink"/>
                <w:rFonts w:ascii="Times New Roman" w:hAnsi="Times New Roman" w:cs="Times New Roman"/>
                <w:bCs/>
                <w:noProof/>
                <w:sz w:val="24"/>
                <w:szCs w:val="24"/>
              </w:rPr>
              <w:t>8.6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5F2A330" w14:textId="5FED8DBE" w:rsidR="003E4A84" w:rsidRPr="003E4A84" w:rsidRDefault="007B667A" w:rsidP="003E4A84">
          <w:pPr>
            <w:pStyle w:val="TOC1"/>
            <w:jc w:val="both"/>
            <w:rPr>
              <w:rFonts w:ascii="Times New Roman" w:hAnsi="Times New Roman" w:cs="Times New Roman"/>
              <w:noProof/>
              <w:sz w:val="24"/>
              <w:szCs w:val="24"/>
            </w:rPr>
          </w:pPr>
          <w:hyperlink w:anchor="_Toc133428103" w:history="1">
            <w:r w:rsidR="003E4A84" w:rsidRPr="003E4A84">
              <w:rPr>
                <w:rStyle w:val="Hyperlink"/>
                <w:rFonts w:ascii="Times New Roman" w:hAnsi="Times New Roman" w:cs="Times New Roman"/>
                <w:bCs/>
                <w:noProof/>
                <w:sz w:val="24"/>
                <w:szCs w:val="24"/>
              </w:rPr>
              <w:t>8.7 Module &amp; integration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86B3AC9" w14:textId="05C4D7BD" w:rsidR="003E4A84" w:rsidRPr="003E4A84" w:rsidRDefault="007B667A" w:rsidP="003E4A84">
          <w:pPr>
            <w:pStyle w:val="TOC1"/>
            <w:jc w:val="both"/>
            <w:rPr>
              <w:rFonts w:ascii="Times New Roman" w:hAnsi="Times New Roman" w:cs="Times New Roman"/>
              <w:noProof/>
              <w:sz w:val="24"/>
              <w:szCs w:val="24"/>
            </w:rPr>
          </w:pPr>
          <w:hyperlink w:anchor="_Toc133428104" w:history="1">
            <w:r w:rsidR="003E4A84" w:rsidRPr="003E4A84">
              <w:rPr>
                <w:rStyle w:val="Hyperlink"/>
                <w:rFonts w:ascii="Times New Roman" w:hAnsi="Times New Roman" w:cs="Times New Roman"/>
                <w:bCs/>
                <w:noProof/>
                <w:sz w:val="24"/>
                <w:szCs w:val="24"/>
              </w:rPr>
              <w:t>8.8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4</w:t>
            </w:r>
            <w:r w:rsidR="003E4A84" w:rsidRPr="003E4A84">
              <w:rPr>
                <w:rFonts w:ascii="Times New Roman" w:hAnsi="Times New Roman" w:cs="Times New Roman"/>
                <w:noProof/>
                <w:webHidden/>
                <w:sz w:val="24"/>
                <w:szCs w:val="24"/>
              </w:rPr>
              <w:fldChar w:fldCharType="end"/>
            </w:r>
          </w:hyperlink>
        </w:p>
        <w:p w14:paraId="04BAFC67" w14:textId="53D4657F" w:rsidR="003E4A84" w:rsidRPr="003E4A84" w:rsidRDefault="007B667A" w:rsidP="003E4A84">
          <w:pPr>
            <w:pStyle w:val="TOC1"/>
            <w:jc w:val="both"/>
            <w:rPr>
              <w:rFonts w:ascii="Times New Roman" w:hAnsi="Times New Roman" w:cs="Times New Roman"/>
              <w:noProof/>
              <w:sz w:val="24"/>
              <w:szCs w:val="24"/>
            </w:rPr>
          </w:pPr>
          <w:hyperlink w:anchor="_Toc133428105" w:history="1">
            <w:r w:rsidR="003E4A84" w:rsidRPr="003E4A84">
              <w:rPr>
                <w:rStyle w:val="Hyperlink"/>
                <w:rFonts w:ascii="Times New Roman" w:hAnsi="Times New Roman" w:cs="Times New Roman"/>
                <w:bCs/>
                <w:noProof/>
                <w:sz w:val="24"/>
                <w:szCs w:val="24"/>
              </w:rPr>
              <w:t>8.9 Limitations of the testing proces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1471A48E" w14:textId="2F053586" w:rsidR="003E4A84" w:rsidRPr="003E4A84" w:rsidRDefault="007B667A" w:rsidP="003E4A84">
          <w:pPr>
            <w:pStyle w:val="TOC1"/>
            <w:jc w:val="both"/>
            <w:rPr>
              <w:rFonts w:ascii="Times New Roman" w:hAnsi="Times New Roman" w:cs="Times New Roman"/>
              <w:noProof/>
              <w:sz w:val="24"/>
              <w:szCs w:val="24"/>
            </w:rPr>
          </w:pPr>
          <w:hyperlink w:anchor="_Toc133428106" w:history="1">
            <w:r w:rsidR="003E4A84" w:rsidRPr="003E4A84">
              <w:rPr>
                <w:rStyle w:val="Hyperlink"/>
                <w:rFonts w:ascii="Times New Roman" w:hAnsi="Times New Roman" w:cs="Times New Roman"/>
                <w:bCs/>
                <w:noProof/>
                <w:sz w:val="24"/>
                <w:szCs w:val="24"/>
              </w:rPr>
              <w:t>8.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66C2AAB5" w14:textId="273597E8" w:rsidR="003E4A84" w:rsidRPr="003E4A84" w:rsidRDefault="007B667A" w:rsidP="003E4A84">
          <w:pPr>
            <w:pStyle w:val="TOC1"/>
            <w:jc w:val="both"/>
            <w:rPr>
              <w:rFonts w:ascii="Times New Roman" w:hAnsi="Times New Roman" w:cs="Times New Roman"/>
              <w:noProof/>
              <w:sz w:val="24"/>
              <w:szCs w:val="24"/>
            </w:rPr>
          </w:pPr>
          <w:hyperlink w:anchor="_Toc133428107" w:history="1">
            <w:r w:rsidR="003E4A84" w:rsidRPr="003E4A84">
              <w:rPr>
                <w:rStyle w:val="Hyperlink"/>
                <w:rFonts w:ascii="Times New Roman" w:hAnsi="Times New Roman" w:cs="Times New Roman"/>
                <w:bCs/>
                <w:noProof/>
                <w:sz w:val="24"/>
                <w:szCs w:val="24"/>
              </w:rPr>
              <w:t>CHAPTER 09.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551BDAC3" w14:textId="0A08297F" w:rsidR="003E4A84" w:rsidRPr="003E4A84" w:rsidRDefault="007B667A" w:rsidP="003E4A84">
          <w:pPr>
            <w:pStyle w:val="TOC1"/>
            <w:jc w:val="both"/>
            <w:rPr>
              <w:rFonts w:ascii="Times New Roman" w:hAnsi="Times New Roman" w:cs="Times New Roman"/>
              <w:noProof/>
              <w:sz w:val="24"/>
              <w:szCs w:val="24"/>
            </w:rPr>
          </w:pPr>
          <w:hyperlink w:anchor="_Toc133428108" w:history="1">
            <w:r w:rsidR="003E4A84" w:rsidRPr="003E4A84">
              <w:rPr>
                <w:rStyle w:val="Hyperlink"/>
                <w:rFonts w:ascii="Times New Roman" w:hAnsi="Times New Roman" w:cs="Times New Roman"/>
                <w:bCs/>
                <w:noProof/>
                <w:sz w:val="24"/>
                <w:szCs w:val="24"/>
              </w:rPr>
              <w:t>9.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28A45218" w14:textId="29CCB0B1" w:rsidR="003E4A84" w:rsidRPr="003E4A84" w:rsidRDefault="007B667A" w:rsidP="003E4A84">
          <w:pPr>
            <w:pStyle w:val="TOC1"/>
            <w:jc w:val="both"/>
            <w:rPr>
              <w:rFonts w:ascii="Times New Roman" w:hAnsi="Times New Roman" w:cs="Times New Roman"/>
              <w:noProof/>
              <w:sz w:val="24"/>
              <w:szCs w:val="24"/>
            </w:rPr>
          </w:pPr>
          <w:hyperlink w:anchor="_Toc133428109" w:history="1">
            <w:r w:rsidR="003E4A84" w:rsidRPr="003E4A84">
              <w:rPr>
                <w:rStyle w:val="Hyperlink"/>
                <w:rFonts w:ascii="Times New Roman" w:hAnsi="Times New Roman" w:cs="Times New Roman"/>
                <w:bCs/>
                <w:noProof/>
                <w:sz w:val="24"/>
                <w:szCs w:val="24"/>
              </w:rPr>
              <w:t>9.2 Evaluation Methodology &amp; Approa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2EE21BC" w14:textId="0C69733E" w:rsidR="003E4A84" w:rsidRPr="003E4A84" w:rsidRDefault="007B667A" w:rsidP="003E4A84">
          <w:pPr>
            <w:pStyle w:val="TOC1"/>
            <w:jc w:val="both"/>
            <w:rPr>
              <w:rFonts w:ascii="Times New Roman" w:hAnsi="Times New Roman" w:cs="Times New Roman"/>
              <w:noProof/>
              <w:sz w:val="24"/>
              <w:szCs w:val="24"/>
            </w:rPr>
          </w:pPr>
          <w:hyperlink w:anchor="_Toc133428110" w:history="1">
            <w:r w:rsidR="003E4A84" w:rsidRPr="003E4A84">
              <w:rPr>
                <w:rStyle w:val="Hyperlink"/>
                <w:rFonts w:ascii="Times New Roman" w:hAnsi="Times New Roman" w:cs="Times New Roman"/>
                <w:bCs/>
                <w:noProof/>
                <w:sz w:val="24"/>
                <w:szCs w:val="24"/>
              </w:rPr>
              <w:t>9.3 Evaluation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490F9EB" w14:textId="1B1A268E" w:rsidR="003E4A84" w:rsidRPr="003E4A84" w:rsidRDefault="007B667A" w:rsidP="003E4A84">
          <w:pPr>
            <w:pStyle w:val="TOC1"/>
            <w:jc w:val="both"/>
            <w:rPr>
              <w:rFonts w:ascii="Times New Roman" w:hAnsi="Times New Roman" w:cs="Times New Roman"/>
              <w:noProof/>
              <w:sz w:val="24"/>
              <w:szCs w:val="24"/>
            </w:rPr>
          </w:pPr>
          <w:hyperlink w:anchor="_Toc133428111" w:history="1">
            <w:r w:rsidR="003E4A84" w:rsidRPr="003E4A84">
              <w:rPr>
                <w:rStyle w:val="Hyperlink"/>
                <w:rFonts w:ascii="Times New Roman" w:hAnsi="Times New Roman" w:cs="Times New Roman"/>
                <w:bCs/>
                <w:noProof/>
                <w:sz w:val="24"/>
                <w:szCs w:val="24"/>
              </w:rPr>
              <w:t>9.4 Self-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3E4A84" w:rsidRPr="003E4A84">
              <w:rPr>
                <w:rFonts w:ascii="Times New Roman" w:hAnsi="Times New Roman" w:cs="Times New Roman"/>
                <w:noProof/>
                <w:webHidden/>
                <w:sz w:val="24"/>
                <w:szCs w:val="24"/>
              </w:rPr>
              <w:fldChar w:fldCharType="end"/>
            </w:r>
          </w:hyperlink>
        </w:p>
        <w:p w14:paraId="08D0974C" w14:textId="7275AE84" w:rsidR="003E4A84" w:rsidRPr="003E4A84" w:rsidRDefault="007B667A" w:rsidP="003E4A84">
          <w:pPr>
            <w:pStyle w:val="TOC1"/>
            <w:jc w:val="both"/>
            <w:rPr>
              <w:rFonts w:ascii="Times New Roman" w:hAnsi="Times New Roman" w:cs="Times New Roman"/>
              <w:noProof/>
              <w:sz w:val="24"/>
              <w:szCs w:val="24"/>
            </w:rPr>
          </w:pPr>
          <w:hyperlink w:anchor="_Toc133428112" w:history="1">
            <w:r w:rsidR="003E4A84" w:rsidRPr="003E4A84">
              <w:rPr>
                <w:rStyle w:val="Hyperlink"/>
                <w:rFonts w:ascii="Times New Roman" w:hAnsi="Times New Roman" w:cs="Times New Roman"/>
                <w:bCs/>
                <w:noProof/>
                <w:sz w:val="24"/>
                <w:szCs w:val="24"/>
              </w:rPr>
              <w:t>9.5 Selection of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3E4A84" w:rsidRPr="003E4A84">
              <w:rPr>
                <w:rFonts w:ascii="Times New Roman" w:hAnsi="Times New Roman" w:cs="Times New Roman"/>
                <w:noProof/>
                <w:webHidden/>
                <w:sz w:val="24"/>
                <w:szCs w:val="24"/>
              </w:rPr>
              <w:fldChar w:fldCharType="end"/>
            </w:r>
          </w:hyperlink>
        </w:p>
        <w:p w14:paraId="4548F9CD" w14:textId="62007EE2" w:rsidR="003E4A84" w:rsidRPr="003E4A84" w:rsidRDefault="007B667A" w:rsidP="003E4A84">
          <w:pPr>
            <w:pStyle w:val="TOC1"/>
            <w:jc w:val="both"/>
            <w:rPr>
              <w:rFonts w:ascii="Times New Roman" w:hAnsi="Times New Roman" w:cs="Times New Roman"/>
              <w:noProof/>
              <w:sz w:val="24"/>
              <w:szCs w:val="24"/>
            </w:rPr>
          </w:pPr>
          <w:hyperlink w:anchor="_Toc133428113" w:history="1">
            <w:r w:rsidR="003E4A84" w:rsidRPr="003E4A84">
              <w:rPr>
                <w:rStyle w:val="Hyperlink"/>
                <w:rFonts w:ascii="Times New Roman" w:hAnsi="Times New Roman" w:cs="Times New Roman"/>
                <w:bCs/>
                <w:noProof/>
                <w:sz w:val="24"/>
                <w:szCs w:val="24"/>
              </w:rPr>
              <w:t>9.6 Evaluation Results &amp; Expert Opin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1BA41A59" w14:textId="40E97C9B" w:rsidR="003E4A84" w:rsidRPr="003E4A84" w:rsidRDefault="007B667A" w:rsidP="003E4A84">
          <w:pPr>
            <w:pStyle w:val="TOC1"/>
            <w:jc w:val="both"/>
            <w:rPr>
              <w:rFonts w:ascii="Times New Roman" w:hAnsi="Times New Roman" w:cs="Times New Roman"/>
              <w:noProof/>
              <w:sz w:val="24"/>
              <w:szCs w:val="24"/>
            </w:rPr>
          </w:pPr>
          <w:hyperlink w:anchor="_Toc133428114" w:history="1">
            <w:r w:rsidR="003E4A84" w:rsidRPr="003E4A84">
              <w:rPr>
                <w:rStyle w:val="Hyperlink"/>
                <w:rFonts w:ascii="Times New Roman" w:hAnsi="Times New Roman" w:cs="Times New Roman"/>
                <w:bCs/>
                <w:noProof/>
                <w:sz w:val="24"/>
                <w:szCs w:val="24"/>
              </w:rPr>
              <w:t>9.7 Limitations o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019378E4" w14:textId="2AF366C9" w:rsidR="003E4A84" w:rsidRPr="003E4A84" w:rsidRDefault="007B667A" w:rsidP="003E4A84">
          <w:pPr>
            <w:pStyle w:val="TOC1"/>
            <w:jc w:val="both"/>
            <w:rPr>
              <w:rFonts w:ascii="Times New Roman" w:hAnsi="Times New Roman" w:cs="Times New Roman"/>
              <w:noProof/>
              <w:sz w:val="24"/>
              <w:szCs w:val="24"/>
            </w:rPr>
          </w:pPr>
          <w:hyperlink w:anchor="_Toc133428115" w:history="1">
            <w:r w:rsidR="003E4A84" w:rsidRPr="003E4A84">
              <w:rPr>
                <w:rStyle w:val="Hyperlink"/>
                <w:rFonts w:ascii="Times New Roman" w:hAnsi="Times New Roman" w:cs="Times New Roman"/>
                <w:bCs/>
                <w:noProof/>
                <w:sz w:val="24"/>
                <w:szCs w:val="24"/>
              </w:rPr>
              <w:t>9.8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1916AEB" w14:textId="5C1204FC" w:rsidR="003E4A84" w:rsidRPr="003E4A84" w:rsidRDefault="007B667A" w:rsidP="003E4A84">
          <w:pPr>
            <w:pStyle w:val="TOC1"/>
            <w:jc w:val="both"/>
            <w:rPr>
              <w:rFonts w:ascii="Times New Roman" w:hAnsi="Times New Roman" w:cs="Times New Roman"/>
              <w:noProof/>
              <w:sz w:val="24"/>
              <w:szCs w:val="24"/>
            </w:rPr>
          </w:pPr>
          <w:hyperlink w:anchor="_Toc133428116" w:history="1">
            <w:r w:rsidR="003E4A84" w:rsidRPr="003E4A84">
              <w:rPr>
                <w:rStyle w:val="Hyperlink"/>
                <w:rFonts w:ascii="Times New Roman" w:hAnsi="Times New Roman" w:cs="Times New Roman"/>
                <w:bCs/>
                <w:noProof/>
                <w:sz w:val="24"/>
                <w:szCs w:val="24"/>
              </w:rPr>
              <w:t>9.9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2BF73AB" w14:textId="16E246BB" w:rsidR="003E4A84" w:rsidRPr="003E4A84" w:rsidRDefault="007B667A" w:rsidP="003E4A84">
          <w:pPr>
            <w:pStyle w:val="TOC1"/>
            <w:jc w:val="both"/>
            <w:rPr>
              <w:rFonts w:ascii="Times New Roman" w:hAnsi="Times New Roman" w:cs="Times New Roman"/>
              <w:noProof/>
              <w:sz w:val="24"/>
              <w:szCs w:val="24"/>
            </w:rPr>
          </w:pPr>
          <w:hyperlink w:anchor="_Toc133428117" w:history="1">
            <w:r w:rsidR="003E4A84" w:rsidRPr="003E4A84">
              <w:rPr>
                <w:rStyle w:val="Hyperlink"/>
                <w:rFonts w:ascii="Times New Roman" w:hAnsi="Times New Roman" w:cs="Times New Roman"/>
                <w:bCs/>
                <w:noProof/>
                <w:sz w:val="24"/>
                <w:szCs w:val="24"/>
              </w:rPr>
              <w:t>9.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55C5323C" w14:textId="42DD2284" w:rsidR="003E4A84" w:rsidRPr="003E4A84" w:rsidRDefault="007B667A" w:rsidP="003E4A84">
          <w:pPr>
            <w:pStyle w:val="TOC1"/>
            <w:jc w:val="both"/>
            <w:rPr>
              <w:rFonts w:ascii="Times New Roman" w:hAnsi="Times New Roman" w:cs="Times New Roman"/>
              <w:noProof/>
              <w:sz w:val="24"/>
              <w:szCs w:val="24"/>
            </w:rPr>
          </w:pPr>
          <w:hyperlink w:anchor="_Toc133428118" w:history="1">
            <w:r w:rsidR="003E4A84" w:rsidRPr="003E4A84">
              <w:rPr>
                <w:rStyle w:val="Hyperlink"/>
                <w:rFonts w:ascii="Times New Roman" w:hAnsi="Times New Roman" w:cs="Times New Roman"/>
                <w:bCs/>
                <w:noProof/>
                <w:sz w:val="24"/>
                <w:szCs w:val="24"/>
              </w:rPr>
              <w:t>CHAPTER 10.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9251875" w14:textId="6DE7A072" w:rsidR="003E4A84" w:rsidRPr="003E4A84" w:rsidRDefault="007B667A" w:rsidP="003E4A84">
          <w:pPr>
            <w:pStyle w:val="TOC1"/>
            <w:jc w:val="both"/>
            <w:rPr>
              <w:rFonts w:ascii="Times New Roman" w:hAnsi="Times New Roman" w:cs="Times New Roman"/>
              <w:noProof/>
              <w:sz w:val="24"/>
              <w:szCs w:val="24"/>
            </w:rPr>
          </w:pPr>
          <w:hyperlink w:anchor="_Toc133428119" w:history="1">
            <w:r w:rsidR="003E4A84" w:rsidRPr="003E4A84">
              <w:rPr>
                <w:rStyle w:val="Hyperlink"/>
                <w:rFonts w:ascii="Times New Roman" w:hAnsi="Times New Roman" w:cs="Times New Roman"/>
                <w:bCs/>
                <w:noProof/>
                <w:sz w:val="24"/>
                <w:szCs w:val="24"/>
              </w:rPr>
              <w:t>10.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F27E478" w14:textId="140AEFBD" w:rsidR="003E4A84" w:rsidRPr="003E4A84" w:rsidRDefault="007B667A" w:rsidP="003E4A84">
          <w:pPr>
            <w:pStyle w:val="TOC1"/>
            <w:jc w:val="both"/>
            <w:rPr>
              <w:rFonts w:ascii="Times New Roman" w:hAnsi="Times New Roman" w:cs="Times New Roman"/>
              <w:noProof/>
              <w:sz w:val="24"/>
              <w:szCs w:val="24"/>
            </w:rPr>
          </w:pPr>
          <w:hyperlink w:anchor="_Toc133428120" w:history="1">
            <w:r w:rsidR="003E4A84" w:rsidRPr="003E4A84">
              <w:rPr>
                <w:rStyle w:val="Hyperlink"/>
                <w:rFonts w:ascii="Times New Roman" w:hAnsi="Times New Roman" w:cs="Times New Roman"/>
                <w:bCs/>
                <w:noProof/>
                <w:sz w:val="24"/>
                <w:szCs w:val="24"/>
              </w:rPr>
              <w:t>10.2 Achievement of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874B0A0" w14:textId="33EDD6F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003E4A84" w:rsidRPr="003E4A84">
              <w:rPr>
                <w:rStyle w:val="Hyperlink"/>
                <w:rFonts w:ascii="Times New Roman" w:hAnsi="Times New Roman" w:cs="Times New Roman"/>
                <w:bCs/>
                <w:noProof/>
                <w:sz w:val="24"/>
                <w:szCs w:val="24"/>
              </w:rPr>
              <w:t>10.2.1 Achievement of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5FA8CCA7" w14:textId="60B9611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003E4A84" w:rsidRPr="003E4A84">
              <w:rPr>
                <w:rStyle w:val="Hyperlink"/>
                <w:rFonts w:ascii="Times New Roman" w:hAnsi="Times New Roman" w:cs="Times New Roman"/>
                <w:bCs/>
                <w:noProof/>
                <w:sz w:val="24"/>
                <w:szCs w:val="24"/>
              </w:rPr>
              <w:t>10.2.2 Achievement of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9C01D66" w14:textId="79BC7E40" w:rsidR="003E4A84" w:rsidRPr="003E4A84" w:rsidRDefault="007B667A" w:rsidP="003E4A84">
          <w:pPr>
            <w:pStyle w:val="TOC1"/>
            <w:jc w:val="both"/>
            <w:rPr>
              <w:rFonts w:ascii="Times New Roman" w:hAnsi="Times New Roman" w:cs="Times New Roman"/>
              <w:noProof/>
              <w:sz w:val="24"/>
              <w:szCs w:val="24"/>
            </w:rPr>
          </w:pPr>
          <w:hyperlink w:anchor="_Toc133428123" w:history="1">
            <w:r w:rsidR="003E4A84" w:rsidRPr="003E4A84">
              <w:rPr>
                <w:rStyle w:val="Hyperlink"/>
                <w:rFonts w:ascii="Times New Roman" w:hAnsi="Times New Roman" w:cs="Times New Roman"/>
                <w:bCs/>
                <w:noProof/>
                <w:sz w:val="24"/>
                <w:szCs w:val="24"/>
              </w:rPr>
              <w:t>10.3 Utilization of knowledge from the degre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A34C021" w14:textId="0B189008" w:rsidR="003E4A84" w:rsidRPr="003E4A84" w:rsidRDefault="007B667A" w:rsidP="003E4A84">
          <w:pPr>
            <w:pStyle w:val="TOC1"/>
            <w:jc w:val="both"/>
            <w:rPr>
              <w:rFonts w:ascii="Times New Roman" w:hAnsi="Times New Roman" w:cs="Times New Roman"/>
              <w:noProof/>
              <w:sz w:val="24"/>
              <w:szCs w:val="24"/>
            </w:rPr>
          </w:pPr>
          <w:hyperlink w:anchor="_Toc133428124" w:history="1">
            <w:r w:rsidR="003E4A84" w:rsidRPr="003E4A84">
              <w:rPr>
                <w:rStyle w:val="Hyperlink"/>
                <w:rFonts w:ascii="Times New Roman" w:hAnsi="Times New Roman" w:cs="Times New Roman"/>
                <w:bCs/>
                <w:noProof/>
                <w:sz w:val="24"/>
                <w:szCs w:val="24"/>
              </w:rPr>
              <w:t>10.4 Use of Existing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3</w:t>
            </w:r>
            <w:r w:rsidR="003E4A84" w:rsidRPr="003E4A84">
              <w:rPr>
                <w:rFonts w:ascii="Times New Roman" w:hAnsi="Times New Roman" w:cs="Times New Roman"/>
                <w:noProof/>
                <w:webHidden/>
                <w:sz w:val="24"/>
                <w:szCs w:val="24"/>
              </w:rPr>
              <w:fldChar w:fldCharType="end"/>
            </w:r>
          </w:hyperlink>
        </w:p>
        <w:p w14:paraId="24BB5EF2" w14:textId="4849BABF" w:rsidR="003E4A84" w:rsidRPr="003E4A84" w:rsidRDefault="007B667A" w:rsidP="003E4A84">
          <w:pPr>
            <w:pStyle w:val="TOC1"/>
            <w:jc w:val="both"/>
            <w:rPr>
              <w:rFonts w:ascii="Times New Roman" w:hAnsi="Times New Roman" w:cs="Times New Roman"/>
              <w:noProof/>
              <w:sz w:val="24"/>
              <w:szCs w:val="24"/>
            </w:rPr>
          </w:pPr>
          <w:hyperlink w:anchor="_Toc133428125" w:history="1">
            <w:r w:rsidR="003E4A84" w:rsidRPr="003E4A84">
              <w:rPr>
                <w:rStyle w:val="Hyperlink"/>
                <w:rFonts w:ascii="Times New Roman" w:hAnsi="Times New Roman" w:cs="Times New Roman"/>
                <w:bCs/>
                <w:noProof/>
                <w:sz w:val="24"/>
                <w:szCs w:val="24"/>
              </w:rPr>
              <w:t>10.5 Use of New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43364327" w14:textId="18A1D29D" w:rsidR="003E4A84" w:rsidRPr="003E4A84" w:rsidRDefault="007B667A" w:rsidP="003E4A84">
          <w:pPr>
            <w:pStyle w:val="TOC1"/>
            <w:jc w:val="both"/>
            <w:rPr>
              <w:rFonts w:ascii="Times New Roman" w:hAnsi="Times New Roman" w:cs="Times New Roman"/>
              <w:noProof/>
              <w:sz w:val="24"/>
              <w:szCs w:val="24"/>
            </w:rPr>
          </w:pPr>
          <w:hyperlink w:anchor="_Toc133428126" w:history="1">
            <w:r w:rsidR="003E4A84" w:rsidRPr="003E4A84">
              <w:rPr>
                <w:rStyle w:val="Hyperlink"/>
                <w:rFonts w:ascii="Times New Roman" w:hAnsi="Times New Roman" w:cs="Times New Roman"/>
                <w:bCs/>
                <w:noProof/>
                <w:sz w:val="24"/>
                <w:szCs w:val="24"/>
              </w:rPr>
              <w:t>10.6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13BB15D3" w14:textId="57676B75" w:rsidR="003E4A84" w:rsidRPr="003E4A84" w:rsidRDefault="007B667A" w:rsidP="003E4A84">
          <w:pPr>
            <w:pStyle w:val="TOC1"/>
            <w:jc w:val="both"/>
            <w:rPr>
              <w:rFonts w:ascii="Times New Roman" w:hAnsi="Times New Roman" w:cs="Times New Roman"/>
              <w:noProof/>
              <w:sz w:val="24"/>
              <w:szCs w:val="24"/>
            </w:rPr>
          </w:pPr>
          <w:hyperlink w:anchor="_Toc133428127" w:history="1">
            <w:r w:rsidR="003E4A84" w:rsidRPr="003E4A84">
              <w:rPr>
                <w:rStyle w:val="Hyperlink"/>
                <w:rFonts w:ascii="Times New Roman" w:hAnsi="Times New Roman" w:cs="Times New Roman"/>
                <w:bCs/>
                <w:noProof/>
                <w:sz w:val="24"/>
                <w:szCs w:val="24"/>
              </w:rPr>
              <w:t>10.7 Problems and Challenges fac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0B40ED4A" w14:textId="464385C1" w:rsidR="003E4A84" w:rsidRPr="003E4A84" w:rsidRDefault="007B667A" w:rsidP="003E4A84">
          <w:pPr>
            <w:pStyle w:val="TOC1"/>
            <w:jc w:val="both"/>
            <w:rPr>
              <w:rFonts w:ascii="Times New Roman" w:hAnsi="Times New Roman" w:cs="Times New Roman"/>
              <w:noProof/>
              <w:sz w:val="24"/>
              <w:szCs w:val="24"/>
            </w:rPr>
          </w:pPr>
          <w:hyperlink w:anchor="_Toc133428128" w:history="1">
            <w:r w:rsidR="003E4A84" w:rsidRPr="003E4A84">
              <w:rPr>
                <w:rStyle w:val="Hyperlink"/>
                <w:rFonts w:ascii="Times New Roman" w:hAnsi="Times New Roman" w:cs="Times New Roman"/>
                <w:bCs/>
                <w:noProof/>
                <w:sz w:val="24"/>
                <w:szCs w:val="24"/>
              </w:rPr>
              <w:t>10.8 Devi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54DBD4BF" w14:textId="6B38072A" w:rsidR="003E4A84" w:rsidRPr="003E4A84" w:rsidRDefault="007B667A" w:rsidP="003E4A84">
          <w:pPr>
            <w:pStyle w:val="TOC1"/>
            <w:jc w:val="both"/>
            <w:rPr>
              <w:rFonts w:ascii="Times New Roman" w:hAnsi="Times New Roman" w:cs="Times New Roman"/>
              <w:noProof/>
              <w:sz w:val="24"/>
              <w:szCs w:val="24"/>
            </w:rPr>
          </w:pPr>
          <w:hyperlink w:anchor="_Toc133428129" w:history="1">
            <w:r w:rsidR="003E4A84" w:rsidRPr="003E4A84">
              <w:rPr>
                <w:rStyle w:val="Hyperlink"/>
                <w:rFonts w:ascii="Times New Roman" w:hAnsi="Times New Roman" w:cs="Times New Roman"/>
                <w:bCs/>
                <w:noProof/>
                <w:sz w:val="24"/>
                <w:szCs w:val="24"/>
              </w:rPr>
              <w:t>10.9 Limitations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107D8B51" w14:textId="1196B39F" w:rsidR="003E4A84" w:rsidRPr="003E4A84" w:rsidRDefault="007B667A" w:rsidP="003E4A84">
          <w:pPr>
            <w:pStyle w:val="TOC1"/>
            <w:jc w:val="both"/>
            <w:rPr>
              <w:rFonts w:ascii="Times New Roman" w:hAnsi="Times New Roman" w:cs="Times New Roman"/>
              <w:noProof/>
              <w:sz w:val="24"/>
              <w:szCs w:val="24"/>
            </w:rPr>
          </w:pPr>
          <w:hyperlink w:anchor="_Toc133428130" w:history="1">
            <w:r w:rsidR="003E4A84" w:rsidRPr="003E4A84">
              <w:rPr>
                <w:rStyle w:val="Hyperlink"/>
                <w:rFonts w:ascii="Times New Roman" w:hAnsi="Times New Roman" w:cs="Times New Roman"/>
                <w:bCs/>
                <w:noProof/>
                <w:sz w:val="24"/>
                <w:szCs w:val="24"/>
              </w:rPr>
              <w:t>10.10 Future enhanc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3B56536E" w14:textId="04BB8ADC" w:rsidR="003E4A84" w:rsidRPr="003E4A84" w:rsidRDefault="007B667A" w:rsidP="003E4A84">
          <w:pPr>
            <w:pStyle w:val="TOC1"/>
            <w:jc w:val="both"/>
            <w:rPr>
              <w:rFonts w:ascii="Times New Roman" w:hAnsi="Times New Roman" w:cs="Times New Roman"/>
              <w:noProof/>
              <w:sz w:val="24"/>
              <w:szCs w:val="24"/>
            </w:rPr>
          </w:pPr>
          <w:hyperlink w:anchor="_Toc133428131" w:history="1">
            <w:r w:rsidR="003E4A84" w:rsidRPr="003E4A84">
              <w:rPr>
                <w:rStyle w:val="Hyperlink"/>
                <w:rFonts w:ascii="Times New Roman" w:hAnsi="Times New Roman" w:cs="Times New Roman"/>
                <w:bCs/>
                <w:noProof/>
                <w:sz w:val="24"/>
                <w:szCs w:val="24"/>
              </w:rPr>
              <w:t>10.11 Achievement of the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79CB74DB" w14:textId="61E38E7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003E4A84" w:rsidRPr="003E4A84">
              <w:rPr>
                <w:rStyle w:val="Hyperlink"/>
                <w:rFonts w:ascii="Times New Roman" w:hAnsi="Times New Roman" w:cs="Times New Roman"/>
                <w:bCs/>
                <w:noProof/>
                <w:sz w:val="24"/>
                <w:szCs w:val="24"/>
              </w:rPr>
              <w:t>10.11.1 Domain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0D4EE3DB" w14:textId="7FF8149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003E4A84" w:rsidRPr="003E4A84">
              <w:rPr>
                <w:rStyle w:val="Hyperlink"/>
                <w:rFonts w:ascii="Times New Roman" w:hAnsi="Times New Roman" w:cs="Times New Roman"/>
                <w:bCs/>
                <w:noProof/>
                <w:sz w:val="24"/>
                <w:szCs w:val="24"/>
              </w:rPr>
              <w:t>10.11.2 Technical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26880A6C" w14:textId="7399CAB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003E4A84" w:rsidRPr="003E4A84">
              <w:rPr>
                <w:rStyle w:val="Hyperlink"/>
                <w:rFonts w:ascii="Times New Roman" w:hAnsi="Times New Roman" w:cs="Times New Roman"/>
                <w:bCs/>
                <w:noProof/>
                <w:sz w:val="24"/>
                <w:szCs w:val="24"/>
              </w:rPr>
              <w:t>10.11.3 Additional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4C049E1C" w14:textId="25DE47BB" w:rsidR="003E4A84" w:rsidRPr="003E4A84" w:rsidRDefault="007B667A" w:rsidP="003E4A84">
          <w:pPr>
            <w:pStyle w:val="TOC1"/>
            <w:jc w:val="both"/>
            <w:rPr>
              <w:rFonts w:ascii="Times New Roman" w:hAnsi="Times New Roman" w:cs="Times New Roman"/>
              <w:noProof/>
              <w:sz w:val="24"/>
              <w:szCs w:val="24"/>
            </w:rPr>
          </w:pPr>
          <w:hyperlink w:anchor="_Toc133428135" w:history="1">
            <w:r w:rsidR="003E4A84" w:rsidRPr="003E4A84">
              <w:rPr>
                <w:rStyle w:val="Hyperlink"/>
                <w:rFonts w:ascii="Times New Roman" w:hAnsi="Times New Roman" w:cs="Times New Roman"/>
                <w:bCs/>
                <w:noProof/>
                <w:sz w:val="24"/>
                <w:szCs w:val="24"/>
              </w:rPr>
              <w:t>10.12 Implementation cod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68327FF2" w14:textId="57DD8D4F" w:rsidR="003E4A84" w:rsidRPr="003E4A84" w:rsidRDefault="007B667A" w:rsidP="003E4A84">
          <w:pPr>
            <w:pStyle w:val="TOC1"/>
            <w:jc w:val="both"/>
            <w:rPr>
              <w:rFonts w:ascii="Times New Roman" w:hAnsi="Times New Roman" w:cs="Times New Roman"/>
              <w:noProof/>
              <w:sz w:val="24"/>
              <w:szCs w:val="24"/>
            </w:rPr>
          </w:pPr>
          <w:hyperlink w:anchor="_Toc133428136" w:history="1">
            <w:r w:rsidR="003E4A84" w:rsidRPr="003E4A84">
              <w:rPr>
                <w:rStyle w:val="Hyperlink"/>
                <w:rFonts w:ascii="Times New Roman" w:hAnsi="Times New Roman" w:cs="Times New Roman"/>
                <w:bCs/>
                <w:noProof/>
                <w:sz w:val="24"/>
                <w:szCs w:val="24"/>
              </w:rPr>
              <w:t>10.13 Concluding remark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746356B4" w14:textId="606E0BF9" w:rsidR="003E4A84" w:rsidRPr="003E4A84" w:rsidRDefault="007B667A" w:rsidP="003E4A84">
          <w:pPr>
            <w:pStyle w:val="TOC1"/>
            <w:jc w:val="both"/>
            <w:rPr>
              <w:rFonts w:ascii="Times New Roman" w:hAnsi="Times New Roman" w:cs="Times New Roman"/>
              <w:noProof/>
              <w:sz w:val="24"/>
              <w:szCs w:val="24"/>
            </w:rPr>
          </w:pPr>
          <w:hyperlink w:anchor="_Toc133428137" w:history="1">
            <w:r w:rsidR="003E4A84" w:rsidRPr="003E4A84">
              <w:rPr>
                <w:rStyle w:val="Hyperlink"/>
                <w:rFonts w:ascii="Times New Roman" w:hAnsi="Times New Roman" w:cs="Times New Roman"/>
                <w:bCs/>
                <w:noProof/>
                <w:sz w:val="24"/>
                <w:szCs w:val="24"/>
              </w:rPr>
              <w:t>REFEREN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220237E5" w14:textId="1A29C23B" w:rsidR="003E4A84" w:rsidRPr="003E4A84" w:rsidRDefault="007B667A" w:rsidP="003E4A84">
          <w:pPr>
            <w:pStyle w:val="TOC1"/>
            <w:jc w:val="both"/>
            <w:rPr>
              <w:rFonts w:ascii="Times New Roman" w:hAnsi="Times New Roman" w:cs="Times New Roman"/>
              <w:noProof/>
              <w:sz w:val="24"/>
              <w:szCs w:val="24"/>
            </w:rPr>
          </w:pPr>
          <w:hyperlink w:anchor="_Toc133428138" w:history="1">
            <w:r w:rsidR="003E4A84" w:rsidRPr="003E4A84">
              <w:rPr>
                <w:rStyle w:val="Hyperlink"/>
                <w:rFonts w:ascii="Times New Roman" w:hAnsi="Times New Roman" w:cs="Times New Roman"/>
                <w:bCs/>
                <w:noProof/>
                <w:sz w:val="24"/>
                <w:szCs w:val="24"/>
              </w:rPr>
              <w:t>APPENDIX A –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4A271373" w14:textId="418DAFCD" w:rsidR="003E4A84" w:rsidRPr="003E4A84" w:rsidRDefault="007B667A" w:rsidP="003E4A84">
          <w:pPr>
            <w:pStyle w:val="TOC1"/>
            <w:jc w:val="both"/>
            <w:rPr>
              <w:rFonts w:ascii="Times New Roman" w:hAnsi="Times New Roman" w:cs="Times New Roman"/>
              <w:noProof/>
              <w:sz w:val="24"/>
              <w:szCs w:val="24"/>
            </w:rPr>
          </w:pPr>
          <w:hyperlink w:anchor="_Toc133428139" w:history="1">
            <w:r w:rsidR="003E4A84" w:rsidRPr="003E4A84">
              <w:rPr>
                <w:rStyle w:val="Hyperlink"/>
                <w:rFonts w:ascii="Times New Roman" w:hAnsi="Times New Roman" w:cs="Times New Roman"/>
                <w:bCs/>
                <w:noProof/>
                <w:sz w:val="24"/>
                <w:szCs w:val="24"/>
              </w:rPr>
              <w:t>A.1. Prototype fea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5821F2A6" w14:textId="12809CF7" w:rsidR="003E4A84" w:rsidRPr="003E4A84" w:rsidRDefault="007B667A" w:rsidP="003E4A84">
          <w:pPr>
            <w:pStyle w:val="TOC1"/>
            <w:jc w:val="both"/>
            <w:rPr>
              <w:rFonts w:ascii="Times New Roman" w:hAnsi="Times New Roman" w:cs="Times New Roman"/>
              <w:noProof/>
              <w:sz w:val="24"/>
              <w:szCs w:val="24"/>
            </w:rPr>
          </w:pPr>
          <w:hyperlink w:anchor="_Toc133428140" w:history="1">
            <w:r w:rsidR="003E4A84" w:rsidRPr="003E4A84">
              <w:rPr>
                <w:rStyle w:val="Hyperlink"/>
                <w:rFonts w:ascii="Times New Roman" w:hAnsi="Times New Roman" w:cs="Times New Roman"/>
                <w:bCs/>
                <w:noProof/>
                <w:sz w:val="24"/>
                <w:szCs w:val="24"/>
              </w:rPr>
              <w:t>A.2. Project scop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2966BC46" w14:textId="3CFBA857" w:rsidR="003E4A84" w:rsidRPr="003E4A84" w:rsidRDefault="007B667A" w:rsidP="003E4A84">
          <w:pPr>
            <w:pStyle w:val="TOC1"/>
            <w:jc w:val="both"/>
            <w:rPr>
              <w:rFonts w:ascii="Times New Roman" w:hAnsi="Times New Roman" w:cs="Times New Roman"/>
              <w:noProof/>
              <w:sz w:val="24"/>
              <w:szCs w:val="24"/>
            </w:rPr>
          </w:pPr>
          <w:hyperlink w:anchor="_Toc133428141" w:history="1">
            <w:r w:rsidR="003E4A84" w:rsidRPr="003E4A84">
              <w:rPr>
                <w:rStyle w:val="Hyperlink"/>
                <w:rFonts w:ascii="Times New Roman" w:hAnsi="Times New Roman" w:cs="Times New Roman"/>
                <w:bCs/>
                <w:noProof/>
                <w:sz w:val="24"/>
                <w:szCs w:val="24"/>
              </w:rPr>
              <w:t>APPENDIX B –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65518778" w14:textId="4C49EEF4" w:rsidR="003E4A84" w:rsidRPr="003E4A84" w:rsidRDefault="007B667A" w:rsidP="003E4A84">
          <w:pPr>
            <w:pStyle w:val="TOC1"/>
            <w:jc w:val="both"/>
            <w:rPr>
              <w:rFonts w:ascii="Times New Roman" w:hAnsi="Times New Roman" w:cs="Times New Roman"/>
              <w:noProof/>
              <w:sz w:val="24"/>
              <w:szCs w:val="24"/>
            </w:rPr>
          </w:pPr>
          <w:hyperlink w:anchor="_Toc133428142" w:history="1">
            <w:r w:rsidR="003E4A84" w:rsidRPr="003E4A84">
              <w:rPr>
                <w:rStyle w:val="Hyperlink"/>
                <w:rFonts w:ascii="Times New Roman" w:hAnsi="Times New Roman" w:cs="Times New Roman"/>
                <w:bCs/>
                <w:noProof/>
                <w:sz w:val="24"/>
                <w:szCs w:val="24"/>
              </w:rPr>
              <w:t>B.1. Related work in abstractive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03C6EFB9" w14:textId="5E2EE4C0" w:rsidR="003E4A84" w:rsidRPr="003E4A84" w:rsidRDefault="007B667A" w:rsidP="003E4A84">
          <w:pPr>
            <w:pStyle w:val="TOC1"/>
            <w:jc w:val="both"/>
            <w:rPr>
              <w:rFonts w:ascii="Times New Roman" w:hAnsi="Times New Roman" w:cs="Times New Roman"/>
              <w:noProof/>
              <w:sz w:val="24"/>
              <w:szCs w:val="24"/>
            </w:rPr>
          </w:pPr>
          <w:hyperlink w:anchor="_Toc133428143" w:history="1">
            <w:r w:rsidR="003E4A84" w:rsidRPr="003E4A84">
              <w:rPr>
                <w:rStyle w:val="Hyperlink"/>
                <w:rFonts w:ascii="Times New Roman" w:hAnsi="Times New Roman" w:cs="Times New Roman"/>
                <w:bCs/>
                <w:noProof/>
                <w:sz w:val="24"/>
                <w:szCs w:val="24"/>
              </w:rPr>
              <w:t>APPENDIX C – S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01E7399E" w14:textId="57B00F1B" w:rsidR="003E4A84" w:rsidRPr="003E4A84" w:rsidRDefault="007B667A" w:rsidP="003E4A84">
          <w:pPr>
            <w:pStyle w:val="TOC1"/>
            <w:jc w:val="both"/>
            <w:rPr>
              <w:rFonts w:ascii="Times New Roman" w:hAnsi="Times New Roman" w:cs="Times New Roman"/>
              <w:noProof/>
              <w:sz w:val="24"/>
              <w:szCs w:val="24"/>
            </w:rPr>
          </w:pPr>
          <w:hyperlink w:anchor="_Toc133428144" w:history="1">
            <w:r w:rsidR="003E4A84" w:rsidRPr="003E4A84">
              <w:rPr>
                <w:rStyle w:val="Hyperlink"/>
                <w:rFonts w:ascii="Times New Roman" w:hAnsi="Times New Roman" w:cs="Times New Roman"/>
                <w:bCs/>
                <w:noProof/>
                <w:sz w:val="24"/>
                <w:szCs w:val="24"/>
              </w:rPr>
              <w:t>C.1.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E9A18B9" w14:textId="7BEB380E" w:rsidR="003E4A84" w:rsidRPr="003E4A84" w:rsidRDefault="007B667A" w:rsidP="003E4A84">
          <w:pPr>
            <w:pStyle w:val="TOC1"/>
            <w:jc w:val="both"/>
            <w:rPr>
              <w:rFonts w:ascii="Times New Roman" w:hAnsi="Times New Roman" w:cs="Times New Roman"/>
              <w:noProof/>
              <w:sz w:val="24"/>
              <w:szCs w:val="24"/>
            </w:rPr>
          </w:pPr>
          <w:hyperlink w:anchor="_Toc133428145" w:history="1">
            <w:r w:rsidR="003E4A84" w:rsidRPr="003E4A84">
              <w:rPr>
                <w:rStyle w:val="Hyperlink"/>
                <w:rFonts w:ascii="Times New Roman" w:hAnsi="Times New Roman" w:cs="Times New Roman"/>
                <w:bCs/>
                <w:noProof/>
                <w:sz w:val="24"/>
                <w:szCs w:val="24"/>
              </w:rPr>
              <w:t>C.2. Interview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8B33F23" w14:textId="6693952F" w:rsidR="003E4A84" w:rsidRPr="003E4A84" w:rsidRDefault="007B667A" w:rsidP="003E4A84">
          <w:pPr>
            <w:pStyle w:val="TOC1"/>
            <w:jc w:val="both"/>
            <w:rPr>
              <w:rFonts w:ascii="Times New Roman" w:hAnsi="Times New Roman" w:cs="Times New Roman"/>
              <w:noProof/>
              <w:sz w:val="24"/>
              <w:szCs w:val="24"/>
            </w:rPr>
          </w:pPr>
          <w:hyperlink w:anchor="_Toc133428146" w:history="1">
            <w:r w:rsidR="003E4A84" w:rsidRPr="003E4A84">
              <w:rPr>
                <w:rStyle w:val="Hyperlink"/>
                <w:rFonts w:ascii="Times New Roman" w:hAnsi="Times New Roman" w:cs="Times New Roman"/>
                <w:bCs/>
                <w:noProof/>
                <w:sz w:val="24"/>
                <w:szCs w:val="24"/>
              </w:rPr>
              <w:t>C.3.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3E4A84" w:rsidRPr="003E4A84">
              <w:rPr>
                <w:rFonts w:ascii="Times New Roman" w:hAnsi="Times New Roman" w:cs="Times New Roman"/>
                <w:noProof/>
                <w:webHidden/>
                <w:sz w:val="24"/>
                <w:szCs w:val="24"/>
              </w:rPr>
              <w:fldChar w:fldCharType="end"/>
            </w:r>
          </w:hyperlink>
        </w:p>
        <w:p w14:paraId="2F89E899" w14:textId="11533A77" w:rsidR="003E4A84" w:rsidRPr="003E4A84" w:rsidRDefault="007B667A" w:rsidP="003E4A84">
          <w:pPr>
            <w:pStyle w:val="TOC1"/>
            <w:jc w:val="both"/>
            <w:rPr>
              <w:rFonts w:ascii="Times New Roman" w:hAnsi="Times New Roman" w:cs="Times New Roman"/>
              <w:noProof/>
              <w:sz w:val="24"/>
              <w:szCs w:val="24"/>
            </w:rPr>
          </w:pPr>
          <w:hyperlink w:anchor="_Toc133428147" w:history="1">
            <w:r w:rsidR="003E4A84" w:rsidRPr="003E4A84">
              <w:rPr>
                <w:rStyle w:val="Hyperlink"/>
                <w:rFonts w:ascii="Times New Roman" w:hAnsi="Times New Roman" w:cs="Times New Roman"/>
                <w:bCs/>
                <w:noProof/>
                <w:sz w:val="24"/>
                <w:szCs w:val="24"/>
              </w:rPr>
              <w:t>C.4.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3E4A84" w:rsidRPr="003E4A84">
              <w:rPr>
                <w:rFonts w:ascii="Times New Roman" w:hAnsi="Times New Roman" w:cs="Times New Roman"/>
                <w:noProof/>
                <w:webHidden/>
                <w:sz w:val="24"/>
                <w:szCs w:val="24"/>
              </w:rPr>
              <w:fldChar w:fldCharType="end"/>
            </w:r>
          </w:hyperlink>
        </w:p>
        <w:p w14:paraId="58AD08FA" w14:textId="4FD640B6" w:rsidR="003E4A84" w:rsidRPr="003E4A84" w:rsidRDefault="007B667A" w:rsidP="003E4A84">
          <w:pPr>
            <w:pStyle w:val="TOC1"/>
            <w:jc w:val="both"/>
            <w:rPr>
              <w:rFonts w:ascii="Times New Roman" w:hAnsi="Times New Roman" w:cs="Times New Roman"/>
              <w:noProof/>
              <w:sz w:val="24"/>
              <w:szCs w:val="24"/>
            </w:rPr>
          </w:pPr>
          <w:hyperlink w:anchor="_Toc133428148" w:history="1">
            <w:r w:rsidR="003E4A84" w:rsidRPr="003E4A84">
              <w:rPr>
                <w:rStyle w:val="Hyperlink"/>
                <w:rFonts w:ascii="Times New Roman" w:hAnsi="Times New Roman" w:cs="Times New Roman"/>
                <w:bCs/>
                <w:noProof/>
                <w:sz w:val="24"/>
                <w:szCs w:val="24"/>
              </w:rPr>
              <w:t>APPENDIX D –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013E3F08" w14:textId="084D3D66" w:rsidR="003E4A84" w:rsidRPr="003E4A84" w:rsidRDefault="007B667A" w:rsidP="003E4A84">
          <w:pPr>
            <w:pStyle w:val="TOC1"/>
            <w:jc w:val="both"/>
            <w:rPr>
              <w:rFonts w:ascii="Times New Roman" w:hAnsi="Times New Roman" w:cs="Times New Roman"/>
              <w:noProof/>
              <w:sz w:val="24"/>
              <w:szCs w:val="24"/>
            </w:rPr>
          </w:pPr>
          <w:hyperlink w:anchor="_Toc133428149" w:history="1">
            <w:r w:rsidR="003E4A84" w:rsidRPr="003E4A84">
              <w:rPr>
                <w:rStyle w:val="Hyperlink"/>
                <w:rFonts w:ascii="Times New Roman" w:hAnsi="Times New Roman" w:cs="Times New Roman"/>
                <w:bCs/>
                <w:noProof/>
                <w:sz w:val="24"/>
                <w:szCs w:val="24"/>
              </w:rPr>
              <w:t>D.1. UI wirefra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4C04D213" w14:textId="27AF979C" w:rsidR="003E4A84" w:rsidRPr="003E4A84" w:rsidRDefault="007B667A" w:rsidP="003E4A84">
          <w:pPr>
            <w:pStyle w:val="TOC1"/>
            <w:jc w:val="both"/>
            <w:rPr>
              <w:rFonts w:ascii="Times New Roman" w:hAnsi="Times New Roman" w:cs="Times New Roman"/>
              <w:noProof/>
              <w:sz w:val="24"/>
              <w:szCs w:val="24"/>
            </w:rPr>
          </w:pPr>
          <w:hyperlink w:anchor="_Toc133428150" w:history="1">
            <w:r w:rsidR="003E4A84" w:rsidRPr="003E4A84">
              <w:rPr>
                <w:rStyle w:val="Hyperlink"/>
                <w:rFonts w:ascii="Times New Roman" w:hAnsi="Times New Roman" w:cs="Times New Roman"/>
                <w:bCs/>
                <w:noProof/>
                <w:sz w:val="24"/>
                <w:szCs w:val="24"/>
              </w:rPr>
              <w:t>APPENDIX E –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6FFBF745" w14:textId="47B1E8A3" w:rsidR="003E4A84" w:rsidRPr="003E4A84" w:rsidRDefault="007B667A" w:rsidP="003E4A84">
          <w:pPr>
            <w:pStyle w:val="TOC1"/>
            <w:jc w:val="both"/>
            <w:rPr>
              <w:rFonts w:ascii="Times New Roman" w:hAnsi="Times New Roman" w:cs="Times New Roman"/>
              <w:noProof/>
              <w:sz w:val="24"/>
              <w:szCs w:val="24"/>
            </w:rPr>
          </w:pPr>
          <w:hyperlink w:anchor="_Toc133428151" w:history="1">
            <w:r w:rsidR="003E4A84" w:rsidRPr="003E4A84">
              <w:rPr>
                <w:rStyle w:val="Hyperlink"/>
                <w:rFonts w:ascii="Times New Roman" w:hAnsi="Times New Roman" w:cs="Times New Roman"/>
                <w:bCs/>
                <w:noProof/>
                <w:sz w:val="24"/>
                <w:szCs w:val="24"/>
              </w:rPr>
              <w:t>E.1. Dataset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304A0B9A" w14:textId="3DF21D0A" w:rsidR="003E4A84" w:rsidRPr="003E4A84" w:rsidRDefault="007B667A" w:rsidP="003E4A84">
          <w:pPr>
            <w:pStyle w:val="TOC1"/>
            <w:jc w:val="both"/>
            <w:rPr>
              <w:rFonts w:ascii="Times New Roman" w:hAnsi="Times New Roman" w:cs="Times New Roman"/>
              <w:noProof/>
              <w:sz w:val="24"/>
              <w:szCs w:val="24"/>
            </w:rPr>
          </w:pPr>
          <w:hyperlink w:anchor="_Toc133428152" w:history="1">
            <w:r w:rsidR="003E4A84" w:rsidRPr="003E4A84">
              <w:rPr>
                <w:rStyle w:val="Hyperlink"/>
                <w:rFonts w:ascii="Times New Roman" w:hAnsi="Times New Roman" w:cs="Times New Roman"/>
                <w:bCs/>
                <w:noProof/>
                <w:sz w:val="24"/>
                <w:szCs w:val="24"/>
              </w:rPr>
              <w:t>E.2. Selection of Programming Langua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3E4A84" w:rsidRPr="003E4A84">
              <w:rPr>
                <w:rFonts w:ascii="Times New Roman" w:hAnsi="Times New Roman" w:cs="Times New Roman"/>
                <w:noProof/>
                <w:webHidden/>
                <w:sz w:val="24"/>
                <w:szCs w:val="24"/>
              </w:rPr>
              <w:fldChar w:fldCharType="end"/>
            </w:r>
          </w:hyperlink>
        </w:p>
        <w:p w14:paraId="23ABDE66" w14:textId="14F63A2D" w:rsidR="003E4A84" w:rsidRPr="003E4A84" w:rsidRDefault="007B667A" w:rsidP="003E4A84">
          <w:pPr>
            <w:pStyle w:val="TOC1"/>
            <w:jc w:val="both"/>
            <w:rPr>
              <w:rFonts w:ascii="Times New Roman" w:hAnsi="Times New Roman" w:cs="Times New Roman"/>
              <w:noProof/>
              <w:sz w:val="24"/>
              <w:szCs w:val="24"/>
            </w:rPr>
          </w:pPr>
          <w:hyperlink w:anchor="_Toc133428153" w:history="1">
            <w:r w:rsidR="003E4A84" w:rsidRPr="003E4A84">
              <w:rPr>
                <w:rStyle w:val="Hyperlink"/>
                <w:rFonts w:ascii="Times New Roman" w:hAnsi="Times New Roman" w:cs="Times New Roman"/>
                <w:bCs/>
                <w:noProof/>
                <w:sz w:val="24"/>
                <w:szCs w:val="24"/>
              </w:rPr>
              <w:t>E.3. Selection of Deep Learning (DL)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3E4A84" w:rsidRPr="003E4A84">
              <w:rPr>
                <w:rFonts w:ascii="Times New Roman" w:hAnsi="Times New Roman" w:cs="Times New Roman"/>
                <w:noProof/>
                <w:webHidden/>
                <w:sz w:val="24"/>
                <w:szCs w:val="24"/>
              </w:rPr>
              <w:fldChar w:fldCharType="end"/>
            </w:r>
          </w:hyperlink>
        </w:p>
        <w:p w14:paraId="137FC586" w14:textId="5A80CC4B" w:rsidR="003E4A84" w:rsidRPr="003E4A84" w:rsidRDefault="007B667A" w:rsidP="003E4A84">
          <w:pPr>
            <w:pStyle w:val="TOC1"/>
            <w:jc w:val="both"/>
            <w:rPr>
              <w:rFonts w:ascii="Times New Roman" w:hAnsi="Times New Roman" w:cs="Times New Roman"/>
              <w:noProof/>
              <w:sz w:val="24"/>
              <w:szCs w:val="24"/>
            </w:rPr>
          </w:pPr>
          <w:hyperlink w:anchor="_Toc133428154" w:history="1">
            <w:r w:rsidR="003E4A84" w:rsidRPr="003E4A84">
              <w:rPr>
                <w:rStyle w:val="Hyperlink"/>
                <w:rFonts w:ascii="Times New Roman" w:hAnsi="Times New Roman" w:cs="Times New Roman"/>
                <w:bCs/>
                <w:noProof/>
                <w:sz w:val="24"/>
                <w:szCs w:val="24"/>
              </w:rPr>
              <w:t>E.4. Selection of User Interface (U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27C970AF" w14:textId="630D2119" w:rsidR="003E4A84" w:rsidRPr="003E4A84" w:rsidRDefault="007B667A" w:rsidP="003E4A84">
          <w:pPr>
            <w:pStyle w:val="TOC1"/>
            <w:jc w:val="both"/>
            <w:rPr>
              <w:rFonts w:ascii="Times New Roman" w:hAnsi="Times New Roman" w:cs="Times New Roman"/>
              <w:noProof/>
              <w:sz w:val="24"/>
              <w:szCs w:val="24"/>
            </w:rPr>
          </w:pPr>
          <w:hyperlink w:anchor="_Toc133428155" w:history="1">
            <w:r w:rsidR="003E4A84" w:rsidRPr="003E4A84">
              <w:rPr>
                <w:rStyle w:val="Hyperlink"/>
                <w:rFonts w:ascii="Times New Roman" w:hAnsi="Times New Roman" w:cs="Times New Roman"/>
                <w:bCs/>
                <w:noProof/>
                <w:sz w:val="24"/>
                <w:szCs w:val="24"/>
              </w:rPr>
              <w:t>E.5. Selection of Application Programming Interface (AP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75F4BC98" w14:textId="7F0592C9" w:rsidR="003E4A84" w:rsidRPr="003E4A84" w:rsidRDefault="007B667A" w:rsidP="003E4A84">
          <w:pPr>
            <w:pStyle w:val="TOC1"/>
            <w:jc w:val="both"/>
            <w:rPr>
              <w:rFonts w:ascii="Times New Roman" w:hAnsi="Times New Roman" w:cs="Times New Roman"/>
              <w:noProof/>
              <w:sz w:val="24"/>
              <w:szCs w:val="24"/>
            </w:rPr>
          </w:pPr>
          <w:hyperlink w:anchor="_Toc133428156" w:history="1">
            <w:r w:rsidR="003E4A84" w:rsidRPr="003E4A84">
              <w:rPr>
                <w:rStyle w:val="Hyperlink"/>
                <w:rFonts w:ascii="Times New Roman" w:hAnsi="Times New Roman" w:cs="Times New Roman"/>
                <w:bCs/>
                <w:noProof/>
                <w:sz w:val="24"/>
                <w:szCs w:val="24"/>
              </w:rPr>
              <w:t>E.6.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3E4A84" w:rsidRPr="003E4A84">
              <w:rPr>
                <w:rFonts w:ascii="Times New Roman" w:hAnsi="Times New Roman" w:cs="Times New Roman"/>
                <w:noProof/>
                <w:webHidden/>
                <w:sz w:val="24"/>
                <w:szCs w:val="24"/>
              </w:rPr>
              <w:fldChar w:fldCharType="end"/>
            </w:r>
          </w:hyperlink>
        </w:p>
        <w:p w14:paraId="48F3F6F3" w14:textId="28BF47CB" w:rsidR="003E4A84" w:rsidRPr="003E4A84" w:rsidRDefault="007B667A" w:rsidP="003E4A84">
          <w:pPr>
            <w:pStyle w:val="TOC1"/>
            <w:jc w:val="both"/>
            <w:rPr>
              <w:rFonts w:ascii="Times New Roman" w:hAnsi="Times New Roman" w:cs="Times New Roman"/>
              <w:noProof/>
              <w:sz w:val="24"/>
              <w:szCs w:val="24"/>
            </w:rPr>
          </w:pPr>
          <w:hyperlink w:anchor="_Toc133428157" w:history="1">
            <w:r w:rsidR="003E4A84" w:rsidRPr="003E4A84">
              <w:rPr>
                <w:rStyle w:val="Hyperlink"/>
                <w:rFonts w:ascii="Times New Roman" w:hAnsi="Times New Roman" w:cs="Times New Roman"/>
                <w:bCs/>
                <w:noProof/>
                <w:sz w:val="24"/>
                <w:szCs w:val="24"/>
              </w:rPr>
              <w:t>E.7.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3E4A84" w:rsidRPr="003E4A84">
              <w:rPr>
                <w:rFonts w:ascii="Times New Roman" w:hAnsi="Times New Roman" w:cs="Times New Roman"/>
                <w:noProof/>
                <w:webHidden/>
                <w:sz w:val="24"/>
                <w:szCs w:val="24"/>
              </w:rPr>
              <w:fldChar w:fldCharType="end"/>
            </w:r>
          </w:hyperlink>
        </w:p>
        <w:p w14:paraId="52559920" w14:textId="148DBDD9" w:rsidR="003E4A84" w:rsidRPr="003E4A84" w:rsidRDefault="007B667A" w:rsidP="003E4A84">
          <w:pPr>
            <w:pStyle w:val="TOC1"/>
            <w:jc w:val="both"/>
            <w:rPr>
              <w:rFonts w:ascii="Times New Roman" w:hAnsi="Times New Roman" w:cs="Times New Roman"/>
              <w:noProof/>
              <w:sz w:val="24"/>
              <w:szCs w:val="24"/>
            </w:rPr>
          </w:pPr>
          <w:hyperlink w:anchor="_Toc133428158" w:history="1">
            <w:r w:rsidR="003E4A84" w:rsidRPr="003E4A84">
              <w:rPr>
                <w:rStyle w:val="Hyperlink"/>
                <w:rFonts w:ascii="Times New Roman" w:hAnsi="Times New Roman" w:cs="Times New Roman"/>
                <w:bCs/>
                <w:noProof/>
                <w:sz w:val="24"/>
                <w:szCs w:val="24"/>
              </w:rPr>
              <w:t>APPENDIX F –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38E03A17" w14:textId="7DDEABE4" w:rsidR="003E4A84" w:rsidRPr="003E4A84" w:rsidRDefault="007B667A" w:rsidP="003E4A84">
          <w:pPr>
            <w:pStyle w:val="TOC1"/>
            <w:jc w:val="both"/>
            <w:rPr>
              <w:rFonts w:ascii="Times New Roman" w:hAnsi="Times New Roman" w:cs="Times New Roman"/>
              <w:noProof/>
              <w:sz w:val="24"/>
              <w:szCs w:val="24"/>
            </w:rPr>
          </w:pPr>
          <w:hyperlink w:anchor="_Toc133428159" w:history="1">
            <w:r w:rsidR="003E4A84" w:rsidRPr="003E4A84">
              <w:rPr>
                <w:rStyle w:val="Hyperlink"/>
                <w:rFonts w:ascii="Times New Roman" w:hAnsi="Times New Roman" w:cs="Times New Roman"/>
                <w:bCs/>
                <w:noProof/>
                <w:sz w:val="24"/>
                <w:szCs w:val="24"/>
              </w:rPr>
              <w:t>F.1.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0D21598D" w14:textId="47A6123D" w:rsidR="003E4A84" w:rsidRPr="003E4A84" w:rsidRDefault="007B667A" w:rsidP="003E4A84">
          <w:pPr>
            <w:pStyle w:val="TOC1"/>
            <w:jc w:val="both"/>
            <w:rPr>
              <w:rFonts w:ascii="Times New Roman" w:hAnsi="Times New Roman" w:cs="Times New Roman"/>
              <w:noProof/>
              <w:sz w:val="24"/>
              <w:szCs w:val="24"/>
            </w:rPr>
          </w:pPr>
          <w:hyperlink w:anchor="_Toc133428160" w:history="1">
            <w:r w:rsidR="003E4A84" w:rsidRPr="003E4A84">
              <w:rPr>
                <w:rStyle w:val="Hyperlink"/>
                <w:rFonts w:ascii="Times New Roman" w:hAnsi="Times New Roman" w:cs="Times New Roman"/>
                <w:bCs/>
                <w:noProof/>
                <w:sz w:val="24"/>
                <w:szCs w:val="24"/>
              </w:rPr>
              <w:t>F.2.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3E4A84" w:rsidRPr="003E4A84">
              <w:rPr>
                <w:rFonts w:ascii="Times New Roman" w:hAnsi="Times New Roman" w:cs="Times New Roman"/>
                <w:noProof/>
                <w:webHidden/>
                <w:sz w:val="24"/>
                <w:szCs w:val="24"/>
              </w:rPr>
              <w:fldChar w:fldCharType="end"/>
            </w:r>
          </w:hyperlink>
        </w:p>
        <w:p w14:paraId="53753DDA" w14:textId="7FEADF7D" w:rsidR="003E4A84" w:rsidRPr="003E4A84" w:rsidRDefault="007B667A" w:rsidP="003E4A84">
          <w:pPr>
            <w:pStyle w:val="TOC1"/>
            <w:jc w:val="both"/>
            <w:rPr>
              <w:rFonts w:ascii="Times New Roman" w:hAnsi="Times New Roman" w:cs="Times New Roman"/>
              <w:noProof/>
              <w:sz w:val="24"/>
              <w:szCs w:val="24"/>
            </w:rPr>
          </w:pPr>
          <w:hyperlink w:anchor="_Toc133428161" w:history="1">
            <w:r w:rsidR="003E4A84" w:rsidRPr="003E4A84">
              <w:rPr>
                <w:rStyle w:val="Hyperlink"/>
                <w:rFonts w:ascii="Times New Roman" w:hAnsi="Times New Roman" w:cs="Times New Roman"/>
                <w:bCs/>
                <w:noProof/>
                <w:sz w:val="24"/>
                <w:szCs w:val="24"/>
              </w:rPr>
              <w:t>APPENDIX G –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3D2C6E9" w14:textId="6173CA79" w:rsidR="003E4A84" w:rsidRPr="003E4A84" w:rsidRDefault="007B667A" w:rsidP="003E4A84">
          <w:pPr>
            <w:pStyle w:val="TOC1"/>
            <w:jc w:val="both"/>
            <w:rPr>
              <w:rFonts w:ascii="Times New Roman" w:hAnsi="Times New Roman" w:cs="Times New Roman"/>
              <w:noProof/>
              <w:sz w:val="24"/>
              <w:szCs w:val="24"/>
            </w:rPr>
          </w:pPr>
          <w:hyperlink w:anchor="_Toc133428162" w:history="1">
            <w:r w:rsidR="003E4A84" w:rsidRPr="003E4A84">
              <w:rPr>
                <w:rStyle w:val="Hyperlink"/>
                <w:rFonts w:ascii="Times New Roman" w:hAnsi="Times New Roman" w:cs="Times New Roman"/>
                <w:bCs/>
                <w:noProof/>
                <w:sz w:val="24"/>
                <w:szCs w:val="24"/>
              </w:rPr>
              <w:t>G.1. Expert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825B601" w14:textId="4920FA16" w:rsidR="003E4A84" w:rsidRPr="003E4A84" w:rsidRDefault="007B667A" w:rsidP="003E4A84">
          <w:pPr>
            <w:pStyle w:val="TOC1"/>
            <w:jc w:val="both"/>
            <w:rPr>
              <w:rFonts w:ascii="Times New Roman" w:hAnsi="Times New Roman" w:cs="Times New Roman"/>
              <w:noProof/>
              <w:sz w:val="24"/>
              <w:szCs w:val="24"/>
            </w:rPr>
          </w:pPr>
          <w:hyperlink w:anchor="_Toc133428163" w:history="1">
            <w:r w:rsidR="003E4A84" w:rsidRPr="003E4A84">
              <w:rPr>
                <w:rStyle w:val="Hyperlink"/>
                <w:rFonts w:ascii="Times New Roman" w:hAnsi="Times New Roman" w:cs="Times New Roman"/>
                <w:bCs/>
                <w:noProof/>
                <w:sz w:val="24"/>
                <w:szCs w:val="24"/>
              </w:rPr>
              <w:t>G.2.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39C42AA4" w14:textId="1E4C4012" w:rsidR="003E4A84" w:rsidRPr="003E4A84" w:rsidRDefault="007B667A" w:rsidP="003E4A84">
          <w:pPr>
            <w:pStyle w:val="TOC1"/>
            <w:jc w:val="both"/>
            <w:rPr>
              <w:rFonts w:ascii="Times New Roman" w:hAnsi="Times New Roman" w:cs="Times New Roman"/>
              <w:noProof/>
              <w:sz w:val="24"/>
              <w:szCs w:val="24"/>
            </w:rPr>
          </w:pPr>
          <w:hyperlink w:anchor="_Toc133428164" w:history="1">
            <w:r w:rsidR="003E4A84" w:rsidRPr="003E4A84">
              <w:rPr>
                <w:rStyle w:val="Hyperlink"/>
                <w:rFonts w:ascii="Times New Roman" w:hAnsi="Times New Roman" w:cs="Times New Roman"/>
                <w:bCs/>
                <w:noProof/>
                <w:sz w:val="24"/>
                <w:szCs w:val="24"/>
              </w:rPr>
              <w:t>G.3.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35A4AD18" w14:textId="11A20E31" w:rsidR="003E4A84" w:rsidRPr="003E4A84" w:rsidRDefault="007B667A" w:rsidP="003E4A84">
          <w:pPr>
            <w:pStyle w:val="TOC1"/>
            <w:jc w:val="both"/>
            <w:rPr>
              <w:rFonts w:ascii="Times New Roman" w:hAnsi="Times New Roman" w:cs="Times New Roman"/>
              <w:noProof/>
              <w:sz w:val="24"/>
              <w:szCs w:val="24"/>
            </w:rPr>
          </w:pPr>
          <w:hyperlink w:anchor="_Toc133428165" w:history="1">
            <w:r w:rsidR="003E4A84" w:rsidRPr="003E4A84">
              <w:rPr>
                <w:rStyle w:val="Hyperlink"/>
                <w:rFonts w:ascii="Times New Roman" w:hAnsi="Times New Roman" w:cs="Times New Roman"/>
                <w:bCs/>
                <w:noProof/>
                <w:sz w:val="24"/>
                <w:szCs w:val="24"/>
              </w:rPr>
              <w:t>APPENDIX H –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0991518E" w14:textId="5B775CBD" w:rsidR="003E4A84" w:rsidRPr="003E4A84" w:rsidRDefault="007B667A" w:rsidP="003E4A84">
          <w:pPr>
            <w:pStyle w:val="TOC1"/>
            <w:jc w:val="both"/>
            <w:rPr>
              <w:rFonts w:ascii="Times New Roman" w:hAnsi="Times New Roman" w:cs="Times New Roman"/>
              <w:noProof/>
              <w:sz w:val="24"/>
              <w:szCs w:val="24"/>
            </w:rPr>
          </w:pPr>
          <w:hyperlink w:anchor="_Toc133428166" w:history="1">
            <w:r w:rsidR="003E4A84" w:rsidRPr="003E4A84">
              <w:rPr>
                <w:rStyle w:val="Hyperlink"/>
                <w:rFonts w:ascii="Times New Roman" w:hAnsi="Times New Roman" w:cs="Times New Roman"/>
                <w:bCs/>
                <w:noProof/>
                <w:sz w:val="24"/>
                <w:szCs w:val="24"/>
              </w:rPr>
              <w:t>H.1. Status of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26F27447" w14:textId="28E9FC0E" w:rsidR="003E4A84" w:rsidRPr="003E4A84" w:rsidRDefault="007B667A" w:rsidP="003E4A84">
          <w:pPr>
            <w:pStyle w:val="TOC1"/>
            <w:jc w:val="both"/>
            <w:rPr>
              <w:rFonts w:ascii="Times New Roman" w:hAnsi="Times New Roman" w:cs="Times New Roman"/>
              <w:noProof/>
              <w:sz w:val="24"/>
              <w:szCs w:val="24"/>
            </w:rPr>
          </w:pPr>
          <w:hyperlink w:anchor="_Toc133428167" w:history="1">
            <w:r w:rsidR="003E4A84" w:rsidRPr="003E4A84">
              <w:rPr>
                <w:rStyle w:val="Hyperlink"/>
                <w:rFonts w:ascii="Times New Roman" w:hAnsi="Times New Roman" w:cs="Times New Roman"/>
                <w:bCs/>
                <w:noProof/>
                <w:sz w:val="24"/>
                <w:szCs w:val="24"/>
              </w:rPr>
              <w:t>H.2.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3E4A84" w:rsidRPr="003E4A84">
              <w:rPr>
                <w:rFonts w:ascii="Times New Roman" w:hAnsi="Times New Roman" w:cs="Times New Roman"/>
                <w:noProof/>
                <w:webHidden/>
                <w:sz w:val="24"/>
                <w:szCs w:val="24"/>
              </w:rPr>
              <w:fldChar w:fldCharType="end"/>
            </w:r>
          </w:hyperlink>
        </w:p>
        <w:p w14:paraId="3E638A68" w14:textId="05C3D005" w:rsidR="003E4A84" w:rsidRPr="003E4A84" w:rsidRDefault="007B667A" w:rsidP="003E4A84">
          <w:pPr>
            <w:pStyle w:val="TOC1"/>
            <w:jc w:val="both"/>
            <w:rPr>
              <w:rFonts w:ascii="Times New Roman" w:hAnsi="Times New Roman" w:cs="Times New Roman"/>
              <w:noProof/>
              <w:sz w:val="24"/>
              <w:szCs w:val="24"/>
            </w:rPr>
          </w:pPr>
          <w:hyperlink w:anchor="_Toc133428168" w:history="1">
            <w:r w:rsidR="003E4A84" w:rsidRPr="003E4A84">
              <w:rPr>
                <w:rStyle w:val="Hyperlink"/>
                <w:rFonts w:ascii="Times New Roman" w:hAnsi="Times New Roman" w:cs="Times New Roman"/>
                <w:bCs/>
                <w:noProof/>
                <w:sz w:val="24"/>
                <w:szCs w:val="24"/>
              </w:rPr>
              <w:t>H.3. Project Pla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3E4A84" w:rsidRPr="003E4A84">
              <w:rPr>
                <w:rFonts w:ascii="Times New Roman" w:hAnsi="Times New Roman" w:cs="Times New Roman"/>
                <w:noProof/>
                <w:webHidden/>
                <w:sz w:val="24"/>
                <w:szCs w:val="24"/>
              </w:rPr>
              <w:fldChar w:fldCharType="end"/>
            </w:r>
          </w:hyperlink>
        </w:p>
        <w:p w14:paraId="0BC17D9E" w14:textId="37944C50" w:rsidR="003E4A84" w:rsidRPr="003E4A84" w:rsidRDefault="007B667A" w:rsidP="003E4A84">
          <w:pPr>
            <w:pStyle w:val="TOC1"/>
            <w:jc w:val="both"/>
            <w:rPr>
              <w:rFonts w:ascii="Times New Roman" w:hAnsi="Times New Roman" w:cs="Times New Roman"/>
              <w:noProof/>
              <w:sz w:val="24"/>
              <w:szCs w:val="24"/>
            </w:rPr>
          </w:pPr>
          <w:hyperlink w:anchor="_Toc133428169" w:history="1">
            <w:r w:rsidR="003E4A84" w:rsidRPr="003E4A84">
              <w:rPr>
                <w:rStyle w:val="Hyperlink"/>
                <w:rFonts w:ascii="Times New Roman" w:hAnsi="Times New Roman" w:cs="Times New Roman"/>
                <w:bCs/>
                <w:noProof/>
                <w:sz w:val="24"/>
                <w:szCs w:val="24"/>
              </w:rPr>
              <w:t>APPENDIX I –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w:t>
            </w:r>
            <w:r w:rsidR="003E4A84" w:rsidRPr="003E4A84">
              <w:rPr>
                <w:rFonts w:ascii="Times New Roman" w:hAnsi="Times New Roman" w:cs="Times New Roman"/>
                <w:noProof/>
                <w:webHidden/>
                <w:sz w:val="24"/>
                <w:szCs w:val="24"/>
              </w:rPr>
              <w:fldChar w:fldCharType="end"/>
            </w:r>
          </w:hyperlink>
        </w:p>
        <w:p w14:paraId="18FCD4F7" w14:textId="74E6EC36" w:rsidR="003E4A84" w:rsidRPr="003E4A84" w:rsidRDefault="007B667A" w:rsidP="003E4A84">
          <w:pPr>
            <w:pStyle w:val="TOC1"/>
            <w:jc w:val="both"/>
            <w:rPr>
              <w:rFonts w:ascii="Times New Roman" w:hAnsi="Times New Roman" w:cs="Times New Roman"/>
              <w:noProof/>
              <w:sz w:val="24"/>
              <w:szCs w:val="24"/>
            </w:rPr>
          </w:pPr>
          <w:hyperlink w:anchor="_Toc133428170" w:history="1">
            <w:r w:rsidR="003E4A84" w:rsidRPr="003E4A84">
              <w:rPr>
                <w:rStyle w:val="Hyperlink"/>
                <w:rFonts w:ascii="Times New Roman" w:hAnsi="Times New Roman" w:cs="Times New Roman"/>
                <w:bCs/>
                <w:noProof/>
                <w:sz w:val="24"/>
                <w:szCs w:val="24"/>
              </w:rPr>
              <w:t>APPENDIX J – REVIEW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I</w:t>
            </w:r>
            <w:r w:rsidR="003E4A84" w:rsidRPr="003E4A84">
              <w:rPr>
                <w:rFonts w:ascii="Times New Roman" w:hAnsi="Times New Roman" w:cs="Times New Roman"/>
                <w:noProof/>
                <w:webHidden/>
                <w:sz w:val="24"/>
                <w:szCs w:val="24"/>
              </w:rPr>
              <w:fldChar w:fldCharType="end"/>
            </w:r>
          </w:hyperlink>
        </w:p>
        <w:p w14:paraId="3682D4E8" w14:textId="69ABD4FC" w:rsidR="003E4A84" w:rsidRPr="003E4A84" w:rsidRDefault="007B667A" w:rsidP="003E4A84">
          <w:pPr>
            <w:pStyle w:val="TOC1"/>
            <w:jc w:val="both"/>
            <w:rPr>
              <w:rFonts w:ascii="Times New Roman" w:hAnsi="Times New Roman" w:cs="Times New Roman"/>
              <w:noProof/>
              <w:sz w:val="24"/>
              <w:szCs w:val="24"/>
            </w:rPr>
          </w:pPr>
          <w:hyperlink w:anchor="_Toc133428171" w:history="1">
            <w:r w:rsidR="003E4A84" w:rsidRPr="003E4A84">
              <w:rPr>
                <w:rStyle w:val="Hyperlink"/>
                <w:rFonts w:ascii="Times New Roman" w:hAnsi="Times New Roman" w:cs="Times New Roman"/>
                <w:bCs/>
                <w:noProof/>
                <w:sz w:val="24"/>
                <w:szCs w:val="24"/>
              </w:rPr>
              <w:t>APPENDIX K – RESEARCH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VI</w:t>
            </w:r>
            <w:r w:rsidR="003E4A84" w:rsidRPr="003E4A84">
              <w:rPr>
                <w:rFonts w:ascii="Times New Roman" w:hAnsi="Times New Roman" w:cs="Times New Roman"/>
                <w:noProof/>
                <w:webHidden/>
                <w:sz w:val="24"/>
                <w:szCs w:val="24"/>
              </w:rPr>
              <w:fldChar w:fldCharType="end"/>
            </w:r>
          </w:hyperlink>
        </w:p>
        <w:p w14:paraId="542EA591" w14:textId="052AC03A" w:rsidR="003E4A84" w:rsidRPr="003E4A84" w:rsidRDefault="007B667A" w:rsidP="003E4A84">
          <w:pPr>
            <w:pStyle w:val="TOC1"/>
            <w:jc w:val="both"/>
            <w:rPr>
              <w:rFonts w:ascii="Times New Roman" w:hAnsi="Times New Roman" w:cs="Times New Roman"/>
              <w:noProof/>
              <w:sz w:val="24"/>
              <w:szCs w:val="24"/>
            </w:rPr>
          </w:pPr>
          <w:hyperlink w:anchor="_Toc133428172" w:history="1">
            <w:r w:rsidR="003E4A84" w:rsidRPr="003E4A84">
              <w:rPr>
                <w:rStyle w:val="Hyperlink"/>
                <w:rFonts w:ascii="Times New Roman" w:hAnsi="Times New Roman" w:cs="Times New Roman"/>
                <w:bCs/>
                <w:noProof/>
                <w:sz w:val="24"/>
                <w:szCs w:val="24"/>
              </w:rPr>
              <w:t>APPENDIX L – PROOF OF SUBMIS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3E4A84"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427974"/>
      <w:r w:rsidRPr="00CA6A43">
        <w:rPr>
          <w:rFonts w:ascii="Times New Roman" w:hAnsi="Times New Roman" w:cs="Times New Roman"/>
          <w:b/>
          <w:bCs/>
          <w:color w:val="auto"/>
          <w:sz w:val="32"/>
          <w:szCs w:val="32"/>
        </w:rPr>
        <w:lastRenderedPageBreak/>
        <w:t>LIST OF TABLES</w:t>
      </w:r>
      <w:bookmarkEnd w:id="7"/>
    </w:p>
    <w:p w14:paraId="0779A990" w14:textId="1E2FC321"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5712A9" w:rsidRPr="005712A9">
          <w:rPr>
            <w:rFonts w:ascii="Times New Roman" w:hAnsi="Times New Roman" w:cs="Times New Roman"/>
            <w:noProof/>
            <w:webHidden/>
            <w:sz w:val="24"/>
            <w:szCs w:val="24"/>
          </w:rPr>
          <w:fldChar w:fldCharType="end"/>
        </w:r>
      </w:hyperlink>
    </w:p>
    <w:p w14:paraId="616A9FD3" w14:textId="0553F23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005712A9" w:rsidRPr="005712A9">
          <w:rPr>
            <w:rStyle w:val="Hyperlink"/>
            <w:rFonts w:ascii="Times New Roman" w:hAnsi="Times New Roman" w:cs="Times New Roman"/>
            <w:noProof/>
            <w:sz w:val="24"/>
            <w:szCs w:val="24"/>
          </w:rPr>
          <w:t>Table 2: Comparison of Text Summarization Techniqu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5712A9" w:rsidRPr="005712A9">
          <w:rPr>
            <w:rFonts w:ascii="Times New Roman" w:hAnsi="Times New Roman" w:cs="Times New Roman"/>
            <w:noProof/>
            <w:webHidden/>
            <w:sz w:val="24"/>
            <w:szCs w:val="24"/>
          </w:rPr>
          <w:fldChar w:fldCharType="end"/>
        </w:r>
      </w:hyperlink>
    </w:p>
    <w:p w14:paraId="5282496D" w14:textId="1ABDE53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005712A9" w:rsidRPr="005712A9">
          <w:rPr>
            <w:rStyle w:val="Hyperlink"/>
            <w:rFonts w:ascii="Times New Roman" w:hAnsi="Times New Roman" w:cs="Times New Roman"/>
            <w:noProof/>
            <w:sz w:val="24"/>
            <w:szCs w:val="24"/>
          </w:rPr>
          <w:t>Table 3: Evaluation metrics for abstractive text summariza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3</w:t>
        </w:r>
        <w:r w:rsidR="005712A9" w:rsidRPr="005712A9">
          <w:rPr>
            <w:rFonts w:ascii="Times New Roman" w:hAnsi="Times New Roman" w:cs="Times New Roman"/>
            <w:noProof/>
            <w:webHidden/>
            <w:sz w:val="24"/>
            <w:szCs w:val="24"/>
          </w:rPr>
          <w:fldChar w:fldCharType="end"/>
        </w:r>
      </w:hyperlink>
    </w:p>
    <w:p w14:paraId="6B47CA63" w14:textId="2D41BE0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005712A9" w:rsidRPr="005712A9">
          <w:rPr>
            <w:rStyle w:val="Hyperlink"/>
            <w:rFonts w:ascii="Times New Roman" w:hAnsi="Times New Roman" w:cs="Times New Roman"/>
            <w:noProof/>
            <w:sz w:val="24"/>
            <w:szCs w:val="24"/>
          </w:rPr>
          <w:t>Table 4: Comparison table for abstractive text summarization using transformers (Etemad, Abidi and Chhabra, 2021)</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5712A9" w:rsidRPr="005712A9">
          <w:rPr>
            <w:rFonts w:ascii="Times New Roman" w:hAnsi="Times New Roman" w:cs="Times New Roman"/>
            <w:noProof/>
            <w:webHidden/>
            <w:sz w:val="24"/>
            <w:szCs w:val="24"/>
          </w:rPr>
          <w:fldChar w:fldCharType="end"/>
        </w:r>
      </w:hyperlink>
    </w:p>
    <w:p w14:paraId="3C2C3878" w14:textId="303A96E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005712A9" w:rsidRPr="005712A9">
          <w:rPr>
            <w:rStyle w:val="Hyperlink"/>
            <w:rFonts w:ascii="Times New Roman" w:hAnsi="Times New Roman" w:cs="Times New Roman"/>
            <w:noProof/>
            <w:sz w:val="24"/>
            <w:szCs w:val="24"/>
          </w:rPr>
          <w:t>Table 5: Research Methodology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5712A9" w:rsidRPr="005712A9">
          <w:rPr>
            <w:rFonts w:ascii="Times New Roman" w:hAnsi="Times New Roman" w:cs="Times New Roman"/>
            <w:noProof/>
            <w:webHidden/>
            <w:sz w:val="24"/>
            <w:szCs w:val="24"/>
          </w:rPr>
          <w:fldChar w:fldCharType="end"/>
        </w:r>
      </w:hyperlink>
    </w:p>
    <w:p w14:paraId="077F1ADB" w14:textId="3C2186B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005712A9" w:rsidRPr="005712A9">
          <w:rPr>
            <w:rStyle w:val="Hyperlink"/>
            <w:rFonts w:ascii="Times New Roman" w:hAnsi="Times New Roman" w:cs="Times New Roman"/>
            <w:noProof/>
            <w:sz w:val="24"/>
            <w:szCs w:val="24"/>
          </w:rPr>
          <w:t>Table 6: Deliverables &amp; Dat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5712A9" w:rsidRPr="005712A9">
          <w:rPr>
            <w:rFonts w:ascii="Times New Roman" w:hAnsi="Times New Roman" w:cs="Times New Roman"/>
            <w:noProof/>
            <w:webHidden/>
            <w:sz w:val="24"/>
            <w:szCs w:val="24"/>
          </w:rPr>
          <w:fldChar w:fldCharType="end"/>
        </w:r>
      </w:hyperlink>
    </w:p>
    <w:p w14:paraId="3235ED12" w14:textId="4C5728B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005712A9" w:rsidRPr="005712A9">
          <w:rPr>
            <w:rStyle w:val="Hyperlink"/>
            <w:rFonts w:ascii="Times New Roman" w:hAnsi="Times New Roman" w:cs="Times New Roman"/>
            <w:noProof/>
            <w:sz w:val="24"/>
            <w:szCs w:val="24"/>
          </w:rPr>
          <w:t>Table 7: Risk Management Pla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5712A9" w:rsidRPr="005712A9">
          <w:rPr>
            <w:rFonts w:ascii="Times New Roman" w:hAnsi="Times New Roman" w:cs="Times New Roman"/>
            <w:noProof/>
            <w:webHidden/>
            <w:sz w:val="24"/>
            <w:szCs w:val="24"/>
          </w:rPr>
          <w:fldChar w:fldCharType="end"/>
        </w:r>
      </w:hyperlink>
    </w:p>
    <w:p w14:paraId="59D49724" w14:textId="0A61613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005712A9" w:rsidRPr="005712A9">
          <w:rPr>
            <w:rStyle w:val="Hyperlink"/>
            <w:rFonts w:ascii="Times New Roman" w:hAnsi="Times New Roman" w:cs="Times New Roman"/>
            <w:noProof/>
            <w:sz w:val="24"/>
            <w:szCs w:val="24"/>
          </w:rPr>
          <w:t>Table 8: Stakeholder Viewpoints &amp;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5712A9" w:rsidRPr="005712A9">
          <w:rPr>
            <w:rFonts w:ascii="Times New Roman" w:hAnsi="Times New Roman" w:cs="Times New Roman"/>
            <w:noProof/>
            <w:webHidden/>
            <w:sz w:val="24"/>
            <w:szCs w:val="24"/>
          </w:rPr>
          <w:fldChar w:fldCharType="end"/>
        </w:r>
      </w:hyperlink>
    </w:p>
    <w:p w14:paraId="4BB7247B" w14:textId="652DA40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005712A9" w:rsidRPr="005712A9">
          <w:rPr>
            <w:rStyle w:val="Hyperlink"/>
            <w:rFonts w:ascii="Times New Roman" w:hAnsi="Times New Roman" w:cs="Times New Roman"/>
            <w:noProof/>
            <w:sz w:val="24"/>
            <w:szCs w:val="24"/>
          </w:rPr>
          <w:t>Table 9: Requirement Elicitation Methodologi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5712A9" w:rsidRPr="005712A9">
          <w:rPr>
            <w:rFonts w:ascii="Times New Roman" w:hAnsi="Times New Roman" w:cs="Times New Roman"/>
            <w:noProof/>
            <w:webHidden/>
            <w:sz w:val="24"/>
            <w:szCs w:val="24"/>
          </w:rPr>
          <w:fldChar w:fldCharType="end"/>
        </w:r>
      </w:hyperlink>
    </w:p>
    <w:p w14:paraId="4BFF6BCF" w14:textId="66E65F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005712A9" w:rsidRPr="005712A9">
          <w:rPr>
            <w:rStyle w:val="Hyperlink"/>
            <w:rFonts w:ascii="Times New Roman" w:hAnsi="Times New Roman" w:cs="Times New Roman"/>
            <w:noProof/>
            <w:sz w:val="24"/>
            <w:szCs w:val="24"/>
          </w:rPr>
          <w:t>Table 10: Literature Review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5712A9" w:rsidRPr="005712A9">
          <w:rPr>
            <w:rFonts w:ascii="Times New Roman" w:hAnsi="Times New Roman" w:cs="Times New Roman"/>
            <w:noProof/>
            <w:webHidden/>
            <w:sz w:val="24"/>
            <w:szCs w:val="24"/>
          </w:rPr>
          <w:fldChar w:fldCharType="end"/>
        </w:r>
      </w:hyperlink>
    </w:p>
    <w:p w14:paraId="20D7B7F9" w14:textId="6C99CA9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005712A9" w:rsidRPr="005712A9">
          <w:rPr>
            <w:rStyle w:val="Hyperlink"/>
            <w:rFonts w:ascii="Times New Roman" w:hAnsi="Times New Roman" w:cs="Times New Roman"/>
            <w:noProof/>
            <w:sz w:val="24"/>
            <w:szCs w:val="24"/>
          </w:rPr>
          <w:t>Table 11: Observations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5712A9" w:rsidRPr="005712A9">
          <w:rPr>
            <w:rFonts w:ascii="Times New Roman" w:hAnsi="Times New Roman" w:cs="Times New Roman"/>
            <w:noProof/>
            <w:webHidden/>
            <w:sz w:val="24"/>
            <w:szCs w:val="24"/>
          </w:rPr>
          <w:fldChar w:fldCharType="end"/>
        </w:r>
      </w:hyperlink>
    </w:p>
    <w:p w14:paraId="0EB981C9" w14:textId="2474A80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005712A9" w:rsidRPr="005712A9">
          <w:rPr>
            <w:rStyle w:val="Hyperlink"/>
            <w:rFonts w:ascii="Times New Roman" w:hAnsi="Times New Roman" w:cs="Times New Roman"/>
            <w:noProof/>
            <w:sz w:val="24"/>
            <w:szCs w:val="24"/>
          </w:rPr>
          <w:t>Table 12: Interview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7DB4A394" w14:textId="226892F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005712A9" w:rsidRPr="005712A9">
          <w:rPr>
            <w:rStyle w:val="Hyperlink"/>
            <w:rFonts w:ascii="Times New Roman" w:hAnsi="Times New Roman" w:cs="Times New Roman"/>
            <w:noProof/>
            <w:sz w:val="24"/>
            <w:szCs w:val="24"/>
          </w:rPr>
          <w:t>Table 13: Survey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5712A9" w:rsidRPr="005712A9">
          <w:rPr>
            <w:rFonts w:ascii="Times New Roman" w:hAnsi="Times New Roman" w:cs="Times New Roman"/>
            <w:noProof/>
            <w:webHidden/>
            <w:sz w:val="24"/>
            <w:szCs w:val="24"/>
          </w:rPr>
          <w:fldChar w:fldCharType="end"/>
        </w:r>
      </w:hyperlink>
    </w:p>
    <w:p w14:paraId="15F46160" w14:textId="14FEF2F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005712A9" w:rsidRPr="005712A9">
          <w:rPr>
            <w:rStyle w:val="Hyperlink"/>
            <w:rFonts w:ascii="Times New Roman" w:hAnsi="Times New Roman" w:cs="Times New Roman"/>
            <w:noProof/>
            <w:sz w:val="24"/>
            <w:szCs w:val="24"/>
          </w:rPr>
          <w:t>Table 14: Survey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5B48560C" w14:textId="078FFB0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005712A9" w:rsidRPr="005712A9">
          <w:rPr>
            <w:rStyle w:val="Hyperlink"/>
            <w:rFonts w:ascii="Times New Roman" w:hAnsi="Times New Roman" w:cs="Times New Roman"/>
            <w:noProof/>
            <w:sz w:val="24"/>
            <w:szCs w:val="24"/>
          </w:rPr>
          <w:t>Table 15 Competitor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0119F0B7" w14:textId="75EDFDC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005712A9" w:rsidRPr="005712A9">
          <w:rPr>
            <w:rStyle w:val="Hyperlink"/>
            <w:rFonts w:ascii="Times New Roman" w:hAnsi="Times New Roman" w:cs="Times New Roman"/>
            <w:noProof/>
            <w:sz w:val="24"/>
            <w:szCs w:val="24"/>
          </w:rPr>
          <w:t>Table 16: Prototyping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5712A9" w:rsidRPr="005712A9">
          <w:rPr>
            <w:rFonts w:ascii="Times New Roman" w:hAnsi="Times New Roman" w:cs="Times New Roman"/>
            <w:noProof/>
            <w:webHidden/>
            <w:sz w:val="24"/>
            <w:szCs w:val="24"/>
          </w:rPr>
          <w:fldChar w:fldCharType="end"/>
        </w:r>
      </w:hyperlink>
    </w:p>
    <w:p w14:paraId="5B34549A" w14:textId="610F050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005712A9" w:rsidRPr="005712A9">
          <w:rPr>
            <w:rStyle w:val="Hyperlink"/>
            <w:rFonts w:ascii="Times New Roman" w:hAnsi="Times New Roman" w:cs="Times New Roman"/>
            <w:noProof/>
            <w:sz w:val="24"/>
            <w:szCs w:val="24"/>
          </w:rPr>
          <w:t>Table 17: Summary of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5712A9" w:rsidRPr="005712A9">
          <w:rPr>
            <w:rFonts w:ascii="Times New Roman" w:hAnsi="Times New Roman" w:cs="Times New Roman"/>
            <w:noProof/>
            <w:webHidden/>
            <w:sz w:val="24"/>
            <w:szCs w:val="24"/>
          </w:rPr>
          <w:fldChar w:fldCharType="end"/>
        </w:r>
      </w:hyperlink>
    </w:p>
    <w:p w14:paraId="019E73AA" w14:textId="7E16F4D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005712A9" w:rsidRPr="005712A9">
          <w:rPr>
            <w:rStyle w:val="Hyperlink"/>
            <w:rFonts w:ascii="Times New Roman" w:hAnsi="Times New Roman" w:cs="Times New Roman"/>
            <w:noProof/>
            <w:sz w:val="24"/>
            <w:szCs w:val="24"/>
          </w:rPr>
          <w:t>Table 18: Use Case Description Uc:07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5712A9" w:rsidRPr="005712A9">
          <w:rPr>
            <w:rFonts w:ascii="Times New Roman" w:hAnsi="Times New Roman" w:cs="Times New Roman"/>
            <w:noProof/>
            <w:webHidden/>
            <w:sz w:val="24"/>
            <w:szCs w:val="24"/>
          </w:rPr>
          <w:fldChar w:fldCharType="end"/>
        </w:r>
      </w:hyperlink>
    </w:p>
    <w:p w14:paraId="36C7E5EC" w14:textId="4948C59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005712A9" w:rsidRPr="005712A9">
          <w:rPr>
            <w:rStyle w:val="Hyperlink"/>
            <w:rFonts w:ascii="Times New Roman" w:hAnsi="Times New Roman" w:cs="Times New Roman"/>
            <w:noProof/>
            <w:sz w:val="24"/>
            <w:szCs w:val="24"/>
          </w:rPr>
          <w:t>Table 19: Use Case Description Uc:03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7</w:t>
        </w:r>
        <w:r w:rsidR="005712A9" w:rsidRPr="005712A9">
          <w:rPr>
            <w:rFonts w:ascii="Times New Roman" w:hAnsi="Times New Roman" w:cs="Times New Roman"/>
            <w:noProof/>
            <w:webHidden/>
            <w:sz w:val="24"/>
            <w:szCs w:val="24"/>
          </w:rPr>
          <w:fldChar w:fldCharType="end"/>
        </w:r>
      </w:hyperlink>
    </w:p>
    <w:p w14:paraId="2DCC6C2C" w14:textId="24ECABD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005712A9" w:rsidRPr="005712A9">
          <w:rPr>
            <w:rStyle w:val="Hyperlink"/>
            <w:rFonts w:ascii="Times New Roman" w:hAnsi="Times New Roman" w:cs="Times New Roman"/>
            <w:noProof/>
            <w:sz w:val="24"/>
            <w:szCs w:val="24"/>
          </w:rPr>
          <w:t>Table 20: 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5712A9" w:rsidRPr="005712A9">
          <w:rPr>
            <w:rFonts w:ascii="Times New Roman" w:hAnsi="Times New Roman" w:cs="Times New Roman"/>
            <w:noProof/>
            <w:webHidden/>
            <w:sz w:val="24"/>
            <w:szCs w:val="24"/>
          </w:rPr>
          <w:fldChar w:fldCharType="end"/>
        </w:r>
      </w:hyperlink>
    </w:p>
    <w:p w14:paraId="165EA655" w14:textId="59E4C21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005712A9" w:rsidRPr="005712A9">
          <w:rPr>
            <w:rStyle w:val="Hyperlink"/>
            <w:rFonts w:ascii="Times New Roman" w:hAnsi="Times New Roman" w:cs="Times New Roman"/>
            <w:noProof/>
            <w:sz w:val="24"/>
            <w:szCs w:val="24"/>
          </w:rPr>
          <w:t>Table 21: Non-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5712A9" w:rsidRPr="005712A9">
          <w:rPr>
            <w:rFonts w:ascii="Times New Roman" w:hAnsi="Times New Roman" w:cs="Times New Roman"/>
            <w:noProof/>
            <w:webHidden/>
            <w:sz w:val="24"/>
            <w:szCs w:val="24"/>
          </w:rPr>
          <w:fldChar w:fldCharType="end"/>
        </w:r>
      </w:hyperlink>
    </w:p>
    <w:p w14:paraId="481FD642" w14:textId="3C2DEDD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005712A9" w:rsidRPr="005712A9">
          <w:rPr>
            <w:rStyle w:val="Hyperlink"/>
            <w:rFonts w:ascii="Times New Roman" w:hAnsi="Times New Roman" w:cs="Times New Roman"/>
            <w:noProof/>
            <w:sz w:val="24"/>
            <w:szCs w:val="24"/>
          </w:rPr>
          <w:t>Table 22: SLEP Issues &amp; Mitig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5712A9" w:rsidRPr="005712A9">
          <w:rPr>
            <w:rFonts w:ascii="Times New Roman" w:hAnsi="Times New Roman" w:cs="Times New Roman"/>
            <w:noProof/>
            <w:webHidden/>
            <w:sz w:val="24"/>
            <w:szCs w:val="24"/>
          </w:rPr>
          <w:fldChar w:fldCharType="end"/>
        </w:r>
      </w:hyperlink>
    </w:p>
    <w:p w14:paraId="086B717B" w14:textId="5441A42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005712A9" w:rsidRPr="005712A9">
          <w:rPr>
            <w:rStyle w:val="Hyperlink"/>
            <w:rFonts w:ascii="Times New Roman" w:hAnsi="Times New Roman" w:cs="Times New Roman"/>
            <w:noProof/>
            <w:sz w:val="24"/>
            <w:szCs w:val="24"/>
          </w:rPr>
          <w:t>Table 23: Design Goals of The Proposed System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5712A9" w:rsidRPr="005712A9">
          <w:rPr>
            <w:rFonts w:ascii="Times New Roman" w:hAnsi="Times New Roman" w:cs="Times New Roman"/>
            <w:noProof/>
            <w:webHidden/>
            <w:sz w:val="24"/>
            <w:szCs w:val="24"/>
          </w:rPr>
          <w:fldChar w:fldCharType="end"/>
        </w:r>
      </w:hyperlink>
    </w:p>
    <w:p w14:paraId="1CED2472" w14:textId="6246737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005712A9" w:rsidRPr="005712A9">
          <w:rPr>
            <w:rStyle w:val="Hyperlink"/>
            <w:rFonts w:ascii="Times New Roman" w:hAnsi="Times New Roman" w:cs="Times New Roman"/>
            <w:noProof/>
            <w:sz w:val="24"/>
            <w:szCs w:val="24"/>
          </w:rPr>
          <w:t>Table 24: Dataset Sourc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5712A9" w:rsidRPr="005712A9">
          <w:rPr>
            <w:rFonts w:ascii="Times New Roman" w:hAnsi="Times New Roman" w:cs="Times New Roman"/>
            <w:noProof/>
            <w:webHidden/>
            <w:sz w:val="24"/>
            <w:szCs w:val="24"/>
          </w:rPr>
          <w:fldChar w:fldCharType="end"/>
        </w:r>
      </w:hyperlink>
    </w:p>
    <w:p w14:paraId="509BFC0F" w14:textId="272E357B"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005712A9" w:rsidRPr="005712A9">
          <w:rPr>
            <w:rStyle w:val="Hyperlink"/>
            <w:rFonts w:ascii="Times New Roman" w:hAnsi="Times New Roman" w:cs="Times New Roman"/>
            <w:noProof/>
            <w:sz w:val="24"/>
            <w:szCs w:val="24"/>
          </w:rPr>
          <w:t>Table 25: Development Framework Utilized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0B21B2B4" w14:textId="03ED3E7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005712A9" w:rsidRPr="005712A9">
          <w:rPr>
            <w:rStyle w:val="Hyperlink"/>
            <w:rFonts w:ascii="Times New Roman" w:hAnsi="Times New Roman" w:cs="Times New Roman"/>
            <w:noProof/>
            <w:sz w:val="24"/>
            <w:szCs w:val="24"/>
          </w:rPr>
          <w:t>Table 26: Libraries Used with Reason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26D16268" w14:textId="28D23D3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005712A9" w:rsidRPr="005712A9">
          <w:rPr>
            <w:rStyle w:val="Hyperlink"/>
            <w:rFonts w:ascii="Times New Roman" w:hAnsi="Times New Roman" w:cs="Times New Roman"/>
            <w:noProof/>
            <w:sz w:val="24"/>
            <w:szCs w:val="24"/>
          </w:rPr>
          <w:t>Table 27: Ide’s Used Along with Justification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49B90067" w14:textId="501CFFE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005712A9" w:rsidRPr="005712A9">
          <w:rPr>
            <w:rStyle w:val="Hyperlink"/>
            <w:rFonts w:ascii="Times New Roman" w:hAnsi="Times New Roman" w:cs="Times New Roman"/>
            <w:noProof/>
            <w:sz w:val="24"/>
            <w:szCs w:val="24"/>
          </w:rPr>
          <w:t>Table 28: Summary of Technology Selec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59515A57" w14:textId="1C99D6C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005712A9" w:rsidRPr="005712A9">
          <w:rPr>
            <w:rStyle w:val="Hyperlink"/>
            <w:rFonts w:ascii="Times New Roman" w:hAnsi="Times New Roman" w:cs="Times New Roman"/>
            <w:noProof/>
            <w:sz w:val="24"/>
            <w:szCs w:val="24"/>
          </w:rPr>
          <w:t>Table 29: Model Evaluation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5712A9" w:rsidRPr="005712A9">
          <w:rPr>
            <w:rFonts w:ascii="Times New Roman" w:hAnsi="Times New Roman" w:cs="Times New Roman"/>
            <w:noProof/>
            <w:webHidden/>
            <w:sz w:val="24"/>
            <w:szCs w:val="24"/>
          </w:rPr>
          <w:fldChar w:fldCharType="end"/>
        </w:r>
      </w:hyperlink>
    </w:p>
    <w:p w14:paraId="21039D2A" w14:textId="02E6D4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005712A9" w:rsidRPr="005712A9">
          <w:rPr>
            <w:rStyle w:val="Hyperlink"/>
            <w:rFonts w:ascii="Times New Roman" w:hAnsi="Times New Roman" w:cs="Times New Roman"/>
            <w:noProof/>
            <w:sz w:val="24"/>
            <w:szCs w:val="24"/>
          </w:rPr>
          <w:t>Table 30: Benchmarking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22B11AC4" w14:textId="7CDD42C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005712A9" w:rsidRPr="005712A9">
          <w:rPr>
            <w:rStyle w:val="Hyperlink"/>
            <w:rFonts w:ascii="Times New Roman" w:hAnsi="Times New Roman" w:cs="Times New Roman"/>
            <w:noProof/>
            <w:sz w:val="24"/>
            <w:szCs w:val="24"/>
          </w:rPr>
          <w:t>Table 31: Module &amp; integration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7F5CA81E" w14:textId="5DA491E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005712A9" w:rsidRPr="005712A9">
          <w:rPr>
            <w:rStyle w:val="Hyperlink"/>
            <w:rFonts w:ascii="Times New Roman" w:hAnsi="Times New Roman" w:cs="Times New Roman"/>
            <w:noProof/>
            <w:sz w:val="24"/>
            <w:szCs w:val="24"/>
          </w:rPr>
          <w:t>Table 32: Evaluation criteria</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5712A9" w:rsidRPr="005712A9">
          <w:rPr>
            <w:rFonts w:ascii="Times New Roman" w:hAnsi="Times New Roman" w:cs="Times New Roman"/>
            <w:noProof/>
            <w:webHidden/>
            <w:sz w:val="24"/>
            <w:szCs w:val="24"/>
          </w:rPr>
          <w:fldChar w:fldCharType="end"/>
        </w:r>
      </w:hyperlink>
    </w:p>
    <w:p w14:paraId="20AA7BB7" w14:textId="1EFADEB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005712A9" w:rsidRPr="005712A9">
          <w:rPr>
            <w:rStyle w:val="Hyperlink"/>
            <w:rFonts w:ascii="Times New Roman" w:hAnsi="Times New Roman" w:cs="Times New Roman"/>
            <w:noProof/>
            <w:sz w:val="24"/>
            <w:szCs w:val="24"/>
          </w:rPr>
          <w:t>Table 33: Self-Evaluation of The Author</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5712A9" w:rsidRPr="005712A9">
          <w:rPr>
            <w:rFonts w:ascii="Times New Roman" w:hAnsi="Times New Roman" w:cs="Times New Roman"/>
            <w:noProof/>
            <w:webHidden/>
            <w:sz w:val="24"/>
            <w:szCs w:val="24"/>
          </w:rPr>
          <w:fldChar w:fldCharType="end"/>
        </w:r>
      </w:hyperlink>
    </w:p>
    <w:p w14:paraId="4758D5D9" w14:textId="028E736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005712A9" w:rsidRPr="005712A9">
          <w:rPr>
            <w:rStyle w:val="Hyperlink"/>
            <w:rFonts w:ascii="Times New Roman" w:hAnsi="Times New Roman" w:cs="Times New Roman"/>
            <w:noProof/>
            <w:sz w:val="24"/>
            <w:szCs w:val="24"/>
          </w:rPr>
          <w:t>Table 34: Categorization of selected evaluator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5712A9" w:rsidRPr="005712A9">
          <w:rPr>
            <w:rFonts w:ascii="Times New Roman" w:hAnsi="Times New Roman" w:cs="Times New Roman"/>
            <w:noProof/>
            <w:webHidden/>
            <w:sz w:val="24"/>
            <w:szCs w:val="24"/>
          </w:rPr>
          <w:fldChar w:fldCharType="end"/>
        </w:r>
      </w:hyperlink>
    </w:p>
    <w:p w14:paraId="3610D2C7" w14:textId="235C89D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005712A9" w:rsidRPr="005712A9">
          <w:rPr>
            <w:rStyle w:val="Hyperlink"/>
            <w:rFonts w:ascii="Times New Roman" w:hAnsi="Times New Roman" w:cs="Times New Roman"/>
            <w:noProof/>
            <w:sz w:val="24"/>
            <w:szCs w:val="24"/>
          </w:rPr>
          <w:t>Table 35: Thematic analysis of expert feedbac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5712A9" w:rsidRPr="005712A9">
          <w:rPr>
            <w:rFonts w:ascii="Times New Roman" w:hAnsi="Times New Roman" w:cs="Times New Roman"/>
            <w:noProof/>
            <w:webHidden/>
            <w:sz w:val="24"/>
            <w:szCs w:val="24"/>
          </w:rPr>
          <w:fldChar w:fldCharType="end"/>
        </w:r>
      </w:hyperlink>
    </w:p>
    <w:p w14:paraId="3E72FA2E" w14:textId="7F76F0C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005712A9" w:rsidRPr="005712A9">
          <w:rPr>
            <w:rStyle w:val="Hyperlink"/>
            <w:rFonts w:ascii="Times New Roman" w:hAnsi="Times New Roman" w:cs="Times New Roman"/>
            <w:noProof/>
            <w:sz w:val="24"/>
            <w:szCs w:val="24"/>
          </w:rPr>
          <w:t>Table 36: Utilization of Knowledge Gained from The Cours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5712A9" w:rsidRPr="005712A9">
          <w:rPr>
            <w:rFonts w:ascii="Times New Roman" w:hAnsi="Times New Roman" w:cs="Times New Roman"/>
            <w:noProof/>
            <w:webHidden/>
            <w:sz w:val="24"/>
            <w:szCs w:val="24"/>
          </w:rPr>
          <w:fldChar w:fldCharType="end"/>
        </w:r>
      </w:hyperlink>
    </w:p>
    <w:p w14:paraId="5BF4810A" w14:textId="47F3D95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005712A9" w:rsidRPr="005712A9">
          <w:rPr>
            <w:rStyle w:val="Hyperlink"/>
            <w:rFonts w:ascii="Times New Roman" w:hAnsi="Times New Roman" w:cs="Times New Roman"/>
            <w:noProof/>
            <w:sz w:val="24"/>
            <w:szCs w:val="24"/>
          </w:rPr>
          <w:t>Table 37: Mitigations to Problems and Challenges Fac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5712A9" w:rsidRPr="005712A9">
          <w:rPr>
            <w:rFonts w:ascii="Times New Roman" w:hAnsi="Times New Roman" w:cs="Times New Roman"/>
            <w:noProof/>
            <w:webHidden/>
            <w:sz w:val="24"/>
            <w:szCs w:val="24"/>
          </w:rPr>
          <w:fldChar w:fldCharType="end"/>
        </w:r>
      </w:hyperlink>
    </w:p>
    <w:p w14:paraId="4E073DAA" w14:textId="138EC17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005712A9" w:rsidRPr="005712A9">
          <w:rPr>
            <w:rStyle w:val="Hyperlink"/>
            <w:rFonts w:ascii="Times New Roman" w:hAnsi="Times New Roman" w:cs="Times New Roman"/>
            <w:noProof/>
            <w:sz w:val="24"/>
            <w:szCs w:val="24"/>
          </w:rPr>
          <w:t>Table 38: Related Work in Abstractive Text Summar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5712A9" w:rsidRPr="005712A9">
          <w:rPr>
            <w:rFonts w:ascii="Times New Roman" w:hAnsi="Times New Roman" w:cs="Times New Roman"/>
            <w:noProof/>
            <w:webHidden/>
            <w:sz w:val="24"/>
            <w:szCs w:val="24"/>
          </w:rPr>
          <w:fldChar w:fldCharType="end"/>
        </w:r>
      </w:hyperlink>
    </w:p>
    <w:p w14:paraId="06D58538" w14:textId="336245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005712A9" w:rsidRPr="005712A9">
          <w:rPr>
            <w:rStyle w:val="Hyperlink"/>
            <w:rFonts w:ascii="Times New Roman" w:hAnsi="Times New Roman" w:cs="Times New Roman"/>
            <w:noProof/>
            <w:sz w:val="24"/>
            <w:szCs w:val="24"/>
          </w:rPr>
          <w:t>Table 39: Stakeholder group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48645C62" w14:textId="32C14F1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005712A9" w:rsidRPr="005712A9">
          <w:rPr>
            <w:rStyle w:val="Hyperlink"/>
            <w:rFonts w:ascii="Times New Roman" w:hAnsi="Times New Roman" w:cs="Times New Roman"/>
            <w:noProof/>
            <w:sz w:val="24"/>
            <w:szCs w:val="24"/>
          </w:rPr>
          <w:t>Table 40: Interview thematic analysi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5 \h </w:instrText>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D38E76E" w14:textId="4CEED04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005712A9" w:rsidRPr="005712A9">
          <w:rPr>
            <w:rStyle w:val="Hyperlink"/>
            <w:rFonts w:ascii="Times New Roman" w:hAnsi="Times New Roman" w:cs="Times New Roman"/>
            <w:noProof/>
            <w:sz w:val="24"/>
            <w:szCs w:val="24"/>
          </w:rPr>
          <w:t>Table 41: Interview participant detai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I</w:t>
        </w:r>
        <w:r w:rsidR="005712A9" w:rsidRPr="005712A9">
          <w:rPr>
            <w:rFonts w:ascii="Times New Roman" w:hAnsi="Times New Roman" w:cs="Times New Roman"/>
            <w:noProof/>
            <w:webHidden/>
            <w:sz w:val="24"/>
            <w:szCs w:val="24"/>
          </w:rPr>
          <w:fldChar w:fldCharType="end"/>
        </w:r>
      </w:hyperlink>
    </w:p>
    <w:p w14:paraId="1B1339E9" w14:textId="4D1448F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005712A9" w:rsidRPr="005712A9">
          <w:rPr>
            <w:rStyle w:val="Hyperlink"/>
            <w:rFonts w:ascii="Times New Roman" w:hAnsi="Times New Roman" w:cs="Times New Roman"/>
            <w:noProof/>
            <w:sz w:val="24"/>
            <w:szCs w:val="24"/>
          </w:rPr>
          <w:t>Table 42: Interview thematic analysis themes, conclusions &amp; evidenc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7 \h </w:instrText>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BA1560B" w14:textId="75849DE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005712A9" w:rsidRPr="005712A9">
          <w:rPr>
            <w:rStyle w:val="Hyperlink"/>
            <w:rFonts w:ascii="Times New Roman" w:hAnsi="Times New Roman" w:cs="Times New Roman"/>
            <w:noProof/>
            <w:sz w:val="24"/>
            <w:szCs w:val="24"/>
          </w:rPr>
          <w:t>Table 43: Usecase mapping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5712A9" w:rsidRPr="005712A9">
          <w:rPr>
            <w:rFonts w:ascii="Times New Roman" w:hAnsi="Times New Roman" w:cs="Times New Roman"/>
            <w:noProof/>
            <w:webHidden/>
            <w:sz w:val="24"/>
            <w:szCs w:val="24"/>
          </w:rPr>
          <w:fldChar w:fldCharType="end"/>
        </w:r>
      </w:hyperlink>
    </w:p>
    <w:p w14:paraId="076EB8E5" w14:textId="038BA45B"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005712A9" w:rsidRPr="005712A9">
          <w:rPr>
            <w:rStyle w:val="Hyperlink"/>
            <w:rFonts w:ascii="Times New Roman" w:hAnsi="Times New Roman" w:cs="Times New Roman"/>
            <w:noProof/>
            <w:sz w:val="24"/>
            <w:szCs w:val="24"/>
          </w:rPr>
          <w:t>Table 44: Use case description UC:01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3DB7D4F3" w14:textId="19289BB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005712A9" w:rsidRPr="005712A9">
          <w:rPr>
            <w:rStyle w:val="Hyperlink"/>
            <w:rFonts w:ascii="Times New Roman" w:hAnsi="Times New Roman" w:cs="Times New Roman"/>
            <w:noProof/>
            <w:sz w:val="24"/>
            <w:szCs w:val="24"/>
          </w:rPr>
          <w:t>Table 45: Use case description UC:02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50714B1D" w14:textId="3D9B37D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005712A9" w:rsidRPr="005712A9">
          <w:rPr>
            <w:rStyle w:val="Hyperlink"/>
            <w:rFonts w:ascii="Times New Roman" w:hAnsi="Times New Roman" w:cs="Times New Roman"/>
            <w:noProof/>
            <w:sz w:val="24"/>
            <w:szCs w:val="24"/>
          </w:rPr>
          <w:t>Table 46: Use case description UC:10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w:t>
        </w:r>
        <w:r w:rsidR="005712A9" w:rsidRPr="005712A9">
          <w:rPr>
            <w:rFonts w:ascii="Times New Roman" w:hAnsi="Times New Roman" w:cs="Times New Roman"/>
            <w:noProof/>
            <w:webHidden/>
            <w:sz w:val="24"/>
            <w:szCs w:val="24"/>
          </w:rPr>
          <w:fldChar w:fldCharType="end"/>
        </w:r>
      </w:hyperlink>
    </w:p>
    <w:p w14:paraId="255B7366" w14:textId="577F2C0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005712A9" w:rsidRPr="005712A9">
          <w:rPr>
            <w:rStyle w:val="Hyperlink"/>
            <w:rFonts w:ascii="Times New Roman" w:hAnsi="Times New Roman" w:cs="Times New Roman"/>
            <w:noProof/>
            <w:sz w:val="24"/>
            <w:szCs w:val="24"/>
          </w:rPr>
          <w:t>Table 47: Use case description UC:04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066DE0E" w14:textId="646057C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005712A9" w:rsidRPr="005712A9">
          <w:rPr>
            <w:rStyle w:val="Hyperlink"/>
            <w:rFonts w:ascii="Times New Roman" w:hAnsi="Times New Roman" w:cs="Times New Roman"/>
            <w:noProof/>
            <w:sz w:val="24"/>
            <w:szCs w:val="24"/>
          </w:rPr>
          <w:t>Table 48: Use case description UC:05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5619C4C" w14:textId="4639989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005712A9" w:rsidRPr="005712A9">
          <w:rPr>
            <w:rStyle w:val="Hyperlink"/>
            <w:rFonts w:ascii="Times New Roman" w:hAnsi="Times New Roman" w:cs="Times New Roman"/>
            <w:noProof/>
            <w:sz w:val="24"/>
            <w:szCs w:val="24"/>
          </w:rPr>
          <w:t>Table 49: Use case description UC:06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I</w:t>
        </w:r>
        <w:r w:rsidR="005712A9" w:rsidRPr="005712A9">
          <w:rPr>
            <w:rFonts w:ascii="Times New Roman" w:hAnsi="Times New Roman" w:cs="Times New Roman"/>
            <w:noProof/>
            <w:webHidden/>
            <w:sz w:val="24"/>
            <w:szCs w:val="24"/>
          </w:rPr>
          <w:fldChar w:fldCharType="end"/>
        </w:r>
      </w:hyperlink>
    </w:p>
    <w:p w14:paraId="4CB5E7F3" w14:textId="773F318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005712A9" w:rsidRPr="005712A9">
          <w:rPr>
            <w:rStyle w:val="Hyperlink"/>
            <w:rFonts w:ascii="Times New Roman" w:hAnsi="Times New Roman" w:cs="Times New Roman"/>
            <w:noProof/>
            <w:sz w:val="24"/>
            <w:szCs w:val="24"/>
          </w:rPr>
          <w:t>Table 50: Use case description UC:08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79903508" w14:textId="269EDD8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005712A9" w:rsidRPr="005712A9">
          <w:rPr>
            <w:rStyle w:val="Hyperlink"/>
            <w:rFonts w:ascii="Times New Roman" w:hAnsi="Times New Roman" w:cs="Times New Roman"/>
            <w:noProof/>
            <w:sz w:val="24"/>
            <w:szCs w:val="24"/>
          </w:rPr>
          <w:t>Table 51: Use case description UC:09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2C4F795B" w14:textId="40C9A9ED"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005712A9" w:rsidRPr="005712A9">
          <w:rPr>
            <w:rStyle w:val="Hyperlink"/>
            <w:rFonts w:ascii="Times New Roman" w:hAnsi="Times New Roman" w:cs="Times New Roman"/>
            <w:noProof/>
            <w:sz w:val="24"/>
            <w:szCs w:val="24"/>
          </w:rPr>
          <w:t>Table 52: ‘MoSCoW’ technique of requirement priorit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5712A9" w:rsidRPr="005712A9">
          <w:rPr>
            <w:rFonts w:ascii="Times New Roman" w:hAnsi="Times New Roman" w:cs="Times New Roman"/>
            <w:noProof/>
            <w:webHidden/>
            <w:sz w:val="24"/>
            <w:szCs w:val="24"/>
          </w:rPr>
          <w:fldChar w:fldCharType="end"/>
        </w:r>
      </w:hyperlink>
    </w:p>
    <w:p w14:paraId="7FEF5EDD" w14:textId="00E1E06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005712A9" w:rsidRPr="005712A9">
          <w:rPr>
            <w:rStyle w:val="Hyperlink"/>
            <w:rFonts w:ascii="Times New Roman" w:hAnsi="Times New Roman" w:cs="Times New Roman"/>
            <w:noProof/>
            <w:sz w:val="24"/>
            <w:szCs w:val="24"/>
          </w:rPr>
          <w:t>Table 53: Selection of Data Science Languag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5712A9" w:rsidRPr="005712A9">
          <w:rPr>
            <w:rFonts w:ascii="Times New Roman" w:hAnsi="Times New Roman" w:cs="Times New Roman"/>
            <w:noProof/>
            <w:webHidden/>
            <w:sz w:val="24"/>
            <w:szCs w:val="24"/>
          </w:rPr>
          <w:fldChar w:fldCharType="end"/>
        </w:r>
      </w:hyperlink>
    </w:p>
    <w:p w14:paraId="1D173714" w14:textId="3A9E7E2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005712A9" w:rsidRPr="005712A9">
          <w:rPr>
            <w:rStyle w:val="Hyperlink"/>
            <w:rFonts w:ascii="Times New Roman" w:hAnsi="Times New Roman" w:cs="Times New Roman"/>
            <w:noProof/>
            <w:sz w:val="24"/>
            <w:szCs w:val="24"/>
          </w:rPr>
          <w:t>Table 54: Selection of DL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5712A9" w:rsidRPr="005712A9">
          <w:rPr>
            <w:rFonts w:ascii="Times New Roman" w:hAnsi="Times New Roman" w:cs="Times New Roman"/>
            <w:noProof/>
            <w:webHidden/>
            <w:sz w:val="24"/>
            <w:szCs w:val="24"/>
          </w:rPr>
          <w:fldChar w:fldCharType="end"/>
        </w:r>
      </w:hyperlink>
    </w:p>
    <w:p w14:paraId="1EA8B83C" w14:textId="3295305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005712A9" w:rsidRPr="005712A9">
          <w:rPr>
            <w:rStyle w:val="Hyperlink"/>
            <w:rFonts w:ascii="Times New Roman" w:hAnsi="Times New Roman" w:cs="Times New Roman"/>
            <w:noProof/>
            <w:sz w:val="24"/>
            <w:szCs w:val="24"/>
          </w:rPr>
          <w:t>Table 55: Selection of UI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49B09197" w14:textId="21AEA01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005712A9" w:rsidRPr="005712A9">
          <w:rPr>
            <w:rStyle w:val="Hyperlink"/>
            <w:rFonts w:ascii="Times New Roman" w:hAnsi="Times New Roman" w:cs="Times New Roman"/>
            <w:noProof/>
            <w:sz w:val="24"/>
            <w:szCs w:val="24"/>
          </w:rPr>
          <w:t>Table 56: Selection of web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15CE25C0" w14:textId="6F2EB36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005712A9" w:rsidRPr="005712A9">
          <w:rPr>
            <w:rStyle w:val="Hyperlink"/>
            <w:rFonts w:ascii="Times New Roman" w:hAnsi="Times New Roman" w:cs="Times New Roman"/>
            <w:noProof/>
            <w:sz w:val="24"/>
            <w:szCs w:val="24"/>
          </w:rPr>
          <w:t>Table 57: 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5712A9" w:rsidRPr="005712A9">
          <w:rPr>
            <w:rFonts w:ascii="Times New Roman" w:hAnsi="Times New Roman" w:cs="Times New Roman"/>
            <w:noProof/>
            <w:webHidden/>
            <w:sz w:val="24"/>
            <w:szCs w:val="24"/>
          </w:rPr>
          <w:fldChar w:fldCharType="end"/>
        </w:r>
      </w:hyperlink>
    </w:p>
    <w:p w14:paraId="208AECB3" w14:textId="6E574C3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005712A9" w:rsidRPr="005712A9">
          <w:rPr>
            <w:rStyle w:val="Hyperlink"/>
            <w:rFonts w:ascii="Times New Roman" w:hAnsi="Times New Roman" w:cs="Times New Roman"/>
            <w:noProof/>
            <w:sz w:val="24"/>
            <w:szCs w:val="24"/>
          </w:rPr>
          <w:t>Table 58: Non-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w:t>
        </w:r>
        <w:r w:rsidR="005712A9" w:rsidRPr="005712A9">
          <w:rPr>
            <w:rFonts w:ascii="Times New Roman" w:hAnsi="Times New Roman" w:cs="Times New Roman"/>
            <w:noProof/>
            <w:webHidden/>
            <w:sz w:val="24"/>
            <w:szCs w:val="24"/>
          </w:rPr>
          <w:fldChar w:fldCharType="end"/>
        </w:r>
      </w:hyperlink>
    </w:p>
    <w:p w14:paraId="0CA7607A" w14:textId="67C4D3D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005712A9" w:rsidRPr="005712A9">
          <w:rPr>
            <w:rStyle w:val="Hyperlink"/>
            <w:rFonts w:ascii="Times New Roman" w:hAnsi="Times New Roman" w:cs="Times New Roman"/>
            <w:noProof/>
            <w:sz w:val="24"/>
            <w:szCs w:val="24"/>
          </w:rPr>
          <w:t>Table 59: Details of the expert evaluator(s) select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0C2CECCF" w14:textId="6DF77CD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005712A9" w:rsidRPr="005712A9">
          <w:rPr>
            <w:rStyle w:val="Hyperlink"/>
            <w:rFonts w:ascii="Times New Roman" w:hAnsi="Times New Roman" w:cs="Times New Roman"/>
            <w:noProof/>
            <w:sz w:val="24"/>
            <w:szCs w:val="24"/>
          </w:rPr>
          <w:t>Table 60: Evaluation of the implementation of 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3285756D" w14:textId="69B17B3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005712A9" w:rsidRPr="005712A9">
          <w:rPr>
            <w:rStyle w:val="Hyperlink"/>
            <w:rFonts w:ascii="Times New Roman" w:hAnsi="Times New Roman" w:cs="Times New Roman"/>
            <w:noProof/>
            <w:sz w:val="24"/>
            <w:szCs w:val="24"/>
          </w:rPr>
          <w:t>Table 61: Evaluation of the implementation of non-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5712A9" w:rsidRPr="005712A9">
          <w:rPr>
            <w:rFonts w:ascii="Times New Roman" w:hAnsi="Times New Roman" w:cs="Times New Roman"/>
            <w:noProof/>
            <w:webHidden/>
            <w:sz w:val="24"/>
            <w:szCs w:val="24"/>
          </w:rPr>
          <w:fldChar w:fldCharType="end"/>
        </w:r>
      </w:hyperlink>
    </w:p>
    <w:p w14:paraId="44F6A13A" w14:textId="6766595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005712A9" w:rsidRPr="005712A9">
          <w:rPr>
            <w:rStyle w:val="Hyperlink"/>
            <w:rFonts w:ascii="Times New Roman" w:hAnsi="Times New Roman" w:cs="Times New Roman"/>
            <w:noProof/>
            <w:sz w:val="24"/>
            <w:szCs w:val="24"/>
          </w:rPr>
          <w:t>Table 62: Evaluation of the achievement of design goa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w:t>
        </w:r>
        <w:r w:rsidR="005712A9" w:rsidRPr="005712A9">
          <w:rPr>
            <w:rFonts w:ascii="Times New Roman" w:hAnsi="Times New Roman" w:cs="Times New Roman"/>
            <w:noProof/>
            <w:webHidden/>
            <w:sz w:val="24"/>
            <w:szCs w:val="24"/>
          </w:rPr>
          <w:fldChar w:fldCharType="end"/>
        </w:r>
      </w:hyperlink>
    </w:p>
    <w:p w14:paraId="4494049D" w14:textId="0181E43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005712A9" w:rsidRPr="005712A9">
          <w:rPr>
            <w:rStyle w:val="Hyperlink"/>
            <w:rFonts w:ascii="Times New Roman" w:hAnsi="Times New Roman" w:cs="Times New Roman"/>
            <w:noProof/>
            <w:sz w:val="24"/>
            <w:szCs w:val="24"/>
          </w:rPr>
          <w:t>Table 63: Status of research objectiv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5712A9" w:rsidRPr="005712A9">
          <w:rPr>
            <w:rFonts w:ascii="Times New Roman" w:hAnsi="Times New Roman" w:cs="Times New Roman"/>
            <w:noProof/>
            <w:webHidden/>
            <w:sz w:val="24"/>
            <w:szCs w:val="24"/>
          </w:rPr>
          <w:fldChar w:fldCharType="end"/>
        </w:r>
      </w:hyperlink>
    </w:p>
    <w:p w14:paraId="7D81CD01" w14:textId="3C741AD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005712A9" w:rsidRPr="005712A9">
          <w:rPr>
            <w:rStyle w:val="Hyperlink"/>
            <w:rFonts w:ascii="Times New Roman" w:hAnsi="Times New Roman" w:cs="Times New Roman"/>
            <w:noProof/>
            <w:sz w:val="24"/>
            <w:szCs w:val="24"/>
          </w:rPr>
          <w:t>Table 64: Achievement of learning outcom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5712A9"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427975"/>
      <w:r w:rsidRPr="00CA6A43">
        <w:rPr>
          <w:rFonts w:ascii="Times New Roman" w:hAnsi="Times New Roman" w:cs="Times New Roman"/>
          <w:b/>
          <w:bCs/>
          <w:color w:val="auto"/>
          <w:sz w:val="32"/>
          <w:szCs w:val="32"/>
        </w:rPr>
        <w:lastRenderedPageBreak/>
        <w:t>LIST OF FIGURES</w:t>
      </w:r>
      <w:bookmarkEnd w:id="8"/>
    </w:p>
    <w:p w14:paraId="2AC85AB9" w14:textId="2A1B224F"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0D659E1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00E21D3A" w:rsidRPr="00E21D3A">
          <w:rPr>
            <w:rStyle w:val="Hyperlink"/>
            <w:rFonts w:ascii="Times New Roman" w:hAnsi="Times New Roman" w:cs="Times New Roman"/>
            <w:noProof/>
            <w:sz w:val="24"/>
            <w:szCs w:val="24"/>
          </w:rPr>
          <w:t>Figure 2: Proposed Generalized Abstractive Summarization System Process Flow (Self-Composed) – (</w:t>
        </w:r>
        <w:r w:rsidR="00E21D3A" w:rsidRPr="00E21D3A">
          <w:rPr>
            <w:rStyle w:val="Hyperlink"/>
            <w:rFonts w:ascii="Times New Roman" w:hAnsi="Times New Roman" w:cs="Times New Roman"/>
            <w:i/>
            <w:noProof/>
            <w:sz w:val="24"/>
            <w:szCs w:val="24"/>
          </w:rPr>
          <w:t>view high qual version</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E21D3A" w:rsidRPr="00E21D3A">
          <w:rPr>
            <w:rFonts w:ascii="Times New Roman" w:hAnsi="Times New Roman" w:cs="Times New Roman"/>
            <w:noProof/>
            <w:webHidden/>
            <w:sz w:val="24"/>
            <w:szCs w:val="24"/>
          </w:rPr>
          <w:fldChar w:fldCharType="end"/>
        </w:r>
      </w:hyperlink>
    </w:p>
    <w:p w14:paraId="2145A9BF" w14:textId="6812656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00E21D3A" w:rsidRPr="00E21D3A">
          <w:rPr>
            <w:rStyle w:val="Hyperlink"/>
            <w:rFonts w:ascii="Times New Roman" w:hAnsi="Times New Roman" w:cs="Times New Roman"/>
            <w:noProof/>
            <w:sz w:val="24"/>
            <w:szCs w:val="24"/>
          </w:rPr>
          <w:t>Figure 3: Gantt Chart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5 \h </w:instrText>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E21D3A" w:rsidRPr="00E21D3A">
          <w:rPr>
            <w:rFonts w:ascii="Times New Roman" w:hAnsi="Times New Roman" w:cs="Times New Roman"/>
            <w:noProof/>
            <w:webHidden/>
            <w:sz w:val="24"/>
            <w:szCs w:val="24"/>
          </w:rPr>
          <w:fldChar w:fldCharType="end"/>
        </w:r>
      </w:hyperlink>
    </w:p>
    <w:p w14:paraId="088DD4F0" w14:textId="585067B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00E21D3A" w:rsidRPr="00E21D3A">
          <w:rPr>
            <w:rStyle w:val="Hyperlink"/>
            <w:rFonts w:ascii="Times New Roman" w:hAnsi="Times New Roman" w:cs="Times New Roman"/>
            <w:noProof/>
            <w:sz w:val="24"/>
            <w:szCs w:val="24"/>
          </w:rPr>
          <w:t xml:space="preserve">Figure 4: Rich Picture Diagram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E21D3A" w:rsidRPr="00E21D3A">
          <w:rPr>
            <w:rFonts w:ascii="Times New Roman" w:hAnsi="Times New Roman" w:cs="Times New Roman"/>
            <w:noProof/>
            <w:webHidden/>
            <w:sz w:val="24"/>
            <w:szCs w:val="24"/>
          </w:rPr>
          <w:fldChar w:fldCharType="end"/>
        </w:r>
      </w:hyperlink>
    </w:p>
    <w:p w14:paraId="442EB8C7" w14:textId="2BD5876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00E21D3A" w:rsidRPr="00E21D3A">
          <w:rPr>
            <w:rStyle w:val="Hyperlink"/>
            <w:rFonts w:ascii="Times New Roman" w:hAnsi="Times New Roman" w:cs="Times New Roman"/>
            <w:noProof/>
            <w:sz w:val="24"/>
            <w:szCs w:val="24"/>
          </w:rPr>
          <w:t xml:space="preserve">Figure 5: Stakeholder Onion Model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E21D3A" w:rsidRPr="00E21D3A">
          <w:rPr>
            <w:rFonts w:ascii="Times New Roman" w:hAnsi="Times New Roman" w:cs="Times New Roman"/>
            <w:noProof/>
            <w:webHidden/>
            <w:sz w:val="24"/>
            <w:szCs w:val="24"/>
          </w:rPr>
          <w:fldChar w:fldCharType="end"/>
        </w:r>
      </w:hyperlink>
    </w:p>
    <w:p w14:paraId="4F738FF8" w14:textId="112096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00E21D3A" w:rsidRPr="00E21D3A">
          <w:rPr>
            <w:rStyle w:val="Hyperlink"/>
            <w:rFonts w:ascii="Times New Roman" w:hAnsi="Times New Roman" w:cs="Times New Roman"/>
            <w:noProof/>
            <w:sz w:val="24"/>
            <w:szCs w:val="24"/>
          </w:rPr>
          <w:t>Figure 6: Context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E21D3A" w:rsidRPr="00E21D3A">
          <w:rPr>
            <w:rFonts w:ascii="Times New Roman" w:hAnsi="Times New Roman" w:cs="Times New Roman"/>
            <w:noProof/>
            <w:webHidden/>
            <w:sz w:val="24"/>
            <w:szCs w:val="24"/>
          </w:rPr>
          <w:fldChar w:fldCharType="end"/>
        </w:r>
      </w:hyperlink>
    </w:p>
    <w:p w14:paraId="1F670998" w14:textId="12361FC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00E21D3A" w:rsidRPr="00E21D3A">
          <w:rPr>
            <w:rStyle w:val="Hyperlink"/>
            <w:rFonts w:ascii="Times New Roman" w:hAnsi="Times New Roman" w:cs="Times New Roman"/>
            <w:noProof/>
            <w:sz w:val="24"/>
            <w:szCs w:val="24"/>
          </w:rPr>
          <w:t>Figure 7: Use Cas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E21D3A" w:rsidRPr="00E21D3A">
          <w:rPr>
            <w:rFonts w:ascii="Times New Roman" w:hAnsi="Times New Roman" w:cs="Times New Roman"/>
            <w:noProof/>
            <w:webHidden/>
            <w:sz w:val="24"/>
            <w:szCs w:val="24"/>
          </w:rPr>
          <w:fldChar w:fldCharType="end"/>
        </w:r>
      </w:hyperlink>
    </w:p>
    <w:p w14:paraId="4EE7C04B" w14:textId="2552A91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00E21D3A" w:rsidRPr="00E21D3A">
          <w:rPr>
            <w:rStyle w:val="Hyperlink"/>
            <w:rFonts w:ascii="Times New Roman" w:hAnsi="Times New Roman" w:cs="Times New Roman"/>
            <w:noProof/>
            <w:sz w:val="24"/>
            <w:szCs w:val="24"/>
          </w:rPr>
          <w:t>Figure 8: Three-Tiered Architectur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E21D3A" w:rsidRPr="00E21D3A">
          <w:rPr>
            <w:rFonts w:ascii="Times New Roman" w:hAnsi="Times New Roman" w:cs="Times New Roman"/>
            <w:noProof/>
            <w:webHidden/>
            <w:sz w:val="24"/>
            <w:szCs w:val="24"/>
          </w:rPr>
          <w:fldChar w:fldCharType="end"/>
        </w:r>
      </w:hyperlink>
    </w:p>
    <w:p w14:paraId="2BC8E04E" w14:textId="3D542BA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00E21D3A" w:rsidRPr="00E21D3A">
          <w:rPr>
            <w:rStyle w:val="Hyperlink"/>
            <w:rFonts w:ascii="Times New Roman" w:hAnsi="Times New Roman" w:cs="Times New Roman"/>
            <w:noProof/>
            <w:sz w:val="24"/>
            <w:szCs w:val="24"/>
          </w:rPr>
          <w:t>Figure 9: Data Flow Diagram - Level 01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E21D3A" w:rsidRPr="00E21D3A">
          <w:rPr>
            <w:rFonts w:ascii="Times New Roman" w:hAnsi="Times New Roman" w:cs="Times New Roman"/>
            <w:noProof/>
            <w:webHidden/>
            <w:sz w:val="24"/>
            <w:szCs w:val="24"/>
          </w:rPr>
          <w:fldChar w:fldCharType="end"/>
        </w:r>
      </w:hyperlink>
    </w:p>
    <w:p w14:paraId="5451C8C2" w14:textId="0E4123A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00E21D3A" w:rsidRPr="00E21D3A">
          <w:rPr>
            <w:rStyle w:val="Hyperlink"/>
            <w:rFonts w:ascii="Times New Roman" w:hAnsi="Times New Roman" w:cs="Times New Roman"/>
            <w:noProof/>
            <w:sz w:val="24"/>
            <w:szCs w:val="24"/>
          </w:rPr>
          <w:t>Figure 10: Data Flow Diagram - Level 02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E21D3A" w:rsidRPr="00E21D3A">
          <w:rPr>
            <w:rFonts w:ascii="Times New Roman" w:hAnsi="Times New Roman" w:cs="Times New Roman"/>
            <w:noProof/>
            <w:webHidden/>
            <w:sz w:val="24"/>
            <w:szCs w:val="24"/>
          </w:rPr>
          <w:fldChar w:fldCharType="end"/>
        </w:r>
      </w:hyperlink>
    </w:p>
    <w:p w14:paraId="608F8BB2" w14:textId="1FBC0DA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00E21D3A" w:rsidRPr="00E21D3A">
          <w:rPr>
            <w:rStyle w:val="Hyperlink"/>
            <w:rFonts w:ascii="Times New Roman" w:hAnsi="Times New Roman" w:cs="Times New Roman"/>
            <w:noProof/>
            <w:sz w:val="24"/>
            <w:szCs w:val="24"/>
          </w:rPr>
          <w:t xml:space="preserve">Figure 11: System Process Flow Chart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E21D3A" w:rsidRPr="00E21D3A">
          <w:rPr>
            <w:rFonts w:ascii="Times New Roman" w:hAnsi="Times New Roman" w:cs="Times New Roman"/>
            <w:noProof/>
            <w:webHidden/>
            <w:sz w:val="24"/>
            <w:szCs w:val="24"/>
          </w:rPr>
          <w:fldChar w:fldCharType="end"/>
        </w:r>
      </w:hyperlink>
    </w:p>
    <w:p w14:paraId="7DEF27F7" w14:textId="2E50440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00E21D3A" w:rsidRPr="00E21D3A">
          <w:rPr>
            <w:rStyle w:val="Hyperlink"/>
            <w:rFonts w:ascii="Times New Roman" w:hAnsi="Times New Roman" w:cs="Times New Roman"/>
            <w:noProof/>
            <w:sz w:val="24"/>
            <w:szCs w:val="24"/>
          </w:rPr>
          <w:t>Figure 12: Technology Stack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E21D3A" w:rsidRPr="00E21D3A">
          <w:rPr>
            <w:rFonts w:ascii="Times New Roman" w:hAnsi="Times New Roman" w:cs="Times New Roman"/>
            <w:noProof/>
            <w:webHidden/>
            <w:sz w:val="24"/>
            <w:szCs w:val="24"/>
          </w:rPr>
          <w:fldChar w:fldCharType="end"/>
        </w:r>
      </w:hyperlink>
    </w:p>
    <w:p w14:paraId="5ADD3C0B" w14:textId="042253F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00E21D3A" w:rsidRPr="00E21D3A">
          <w:rPr>
            <w:rStyle w:val="Hyperlink"/>
            <w:rFonts w:ascii="Times New Roman" w:hAnsi="Times New Roman" w:cs="Times New Roman"/>
            <w:noProof/>
            <w:sz w:val="24"/>
            <w:szCs w:val="24"/>
          </w:rPr>
          <w:t>Figure 13: Hyperparameter Range Initial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E21D3A" w:rsidRPr="00E21D3A">
          <w:rPr>
            <w:rFonts w:ascii="Times New Roman" w:hAnsi="Times New Roman" w:cs="Times New Roman"/>
            <w:noProof/>
            <w:webHidden/>
            <w:sz w:val="24"/>
            <w:szCs w:val="24"/>
          </w:rPr>
          <w:fldChar w:fldCharType="end"/>
        </w:r>
      </w:hyperlink>
    </w:p>
    <w:p w14:paraId="74556203" w14:textId="0DD9DEF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00E21D3A" w:rsidRPr="00E21D3A">
          <w:rPr>
            <w:rStyle w:val="Hyperlink"/>
            <w:rFonts w:ascii="Times New Roman" w:hAnsi="Times New Roman" w:cs="Times New Roman"/>
            <w:noProof/>
            <w:sz w:val="24"/>
            <w:szCs w:val="24"/>
          </w:rPr>
          <w:t>Figure 14: Hyperparameter Search Using Optuna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3</w:t>
        </w:r>
        <w:r w:rsidR="00E21D3A" w:rsidRPr="00E21D3A">
          <w:rPr>
            <w:rFonts w:ascii="Times New Roman" w:hAnsi="Times New Roman" w:cs="Times New Roman"/>
            <w:noProof/>
            <w:webHidden/>
            <w:sz w:val="24"/>
            <w:szCs w:val="24"/>
          </w:rPr>
          <w:fldChar w:fldCharType="end"/>
        </w:r>
      </w:hyperlink>
    </w:p>
    <w:p w14:paraId="0A9DFC23" w14:textId="40816D00"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00E21D3A" w:rsidRPr="00E21D3A">
          <w:rPr>
            <w:rStyle w:val="Hyperlink"/>
            <w:rFonts w:ascii="Times New Roman" w:hAnsi="Times New Roman" w:cs="Times New Roman"/>
            <w:noProof/>
            <w:sz w:val="24"/>
            <w:szCs w:val="24"/>
          </w:rPr>
          <w:t>Figure 15: Hyperparameter Results and Training Argument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69DE85AE" w14:textId="5DF46A77"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00E21D3A" w:rsidRPr="00E21D3A">
          <w:rPr>
            <w:rStyle w:val="Hyperlink"/>
            <w:rFonts w:ascii="Times New Roman" w:hAnsi="Times New Roman" w:cs="Times New Roman"/>
            <w:noProof/>
            <w:sz w:val="24"/>
            <w:szCs w:val="24"/>
          </w:rPr>
          <w:t>Figure 16: Model 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18BB628B" w14:textId="51CE006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00E21D3A" w:rsidRPr="00E21D3A">
          <w:rPr>
            <w:rStyle w:val="Hyperlink"/>
            <w:rFonts w:ascii="Times New Roman" w:hAnsi="Times New Roman" w:cs="Times New Roman"/>
            <w:noProof/>
            <w:sz w:val="24"/>
            <w:szCs w:val="24"/>
          </w:rPr>
          <w:t>Figure 17: General User Review Text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67C02B69" w14:textId="7253FB4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00E21D3A" w:rsidRPr="00E21D3A">
          <w:rPr>
            <w:rStyle w:val="Hyperlink"/>
            <w:rFonts w:ascii="Times New Roman" w:hAnsi="Times New Roman" w:cs="Times New Roman"/>
            <w:noProof/>
            <w:sz w:val="24"/>
            <w:szCs w:val="24"/>
          </w:rPr>
          <w:t>Figure 18: Assigning A Specific Model for The New Domain User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524E4ED5" w14:textId="2A7D9495"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00E21D3A" w:rsidRPr="00E21D3A">
          <w:rPr>
            <w:rStyle w:val="Hyperlink"/>
            <w:rFonts w:ascii="Times New Roman" w:hAnsi="Times New Roman" w:cs="Times New Roman"/>
            <w:noProof/>
            <w:sz w:val="24"/>
            <w:szCs w:val="24"/>
          </w:rPr>
          <w:t>Figure 19: Domain Specific Text Review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6</w:t>
        </w:r>
        <w:r w:rsidR="00E21D3A" w:rsidRPr="00E21D3A">
          <w:rPr>
            <w:rFonts w:ascii="Times New Roman" w:hAnsi="Times New Roman" w:cs="Times New Roman"/>
            <w:noProof/>
            <w:webHidden/>
            <w:sz w:val="24"/>
            <w:szCs w:val="24"/>
          </w:rPr>
          <w:fldChar w:fldCharType="end"/>
        </w:r>
      </w:hyperlink>
    </w:p>
    <w:p w14:paraId="21332C9A" w14:textId="2CDDFBC7"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00E21D3A" w:rsidRPr="00E21D3A">
          <w:rPr>
            <w:rStyle w:val="Hyperlink"/>
            <w:rFonts w:ascii="Times New Roman" w:hAnsi="Times New Roman" w:cs="Times New Roman"/>
            <w:noProof/>
            <w:sz w:val="24"/>
            <w:szCs w:val="24"/>
          </w:rPr>
          <w:t>Figure 20: Fetching Related Data for Model Re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E21D3A" w:rsidRPr="00E21D3A">
          <w:rPr>
            <w:rFonts w:ascii="Times New Roman" w:hAnsi="Times New Roman" w:cs="Times New Roman"/>
            <w:noProof/>
            <w:webHidden/>
            <w:sz w:val="24"/>
            <w:szCs w:val="24"/>
          </w:rPr>
          <w:fldChar w:fldCharType="end"/>
        </w:r>
      </w:hyperlink>
    </w:p>
    <w:p w14:paraId="4342E703" w14:textId="2F6EA7A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00E21D3A" w:rsidRPr="00E21D3A">
          <w:rPr>
            <w:rStyle w:val="Hyperlink"/>
            <w:rFonts w:ascii="Times New Roman" w:hAnsi="Times New Roman" w:cs="Times New Roman"/>
            <w:noProof/>
            <w:sz w:val="24"/>
            <w:szCs w:val="24"/>
          </w:rPr>
          <w:t>Figure 21: Validation Accuracy by number of epochs – bart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8A53A79" w14:textId="090AAC5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00E21D3A" w:rsidRPr="00E21D3A">
          <w:rPr>
            <w:rStyle w:val="Hyperlink"/>
            <w:rFonts w:ascii="Times New Roman" w:hAnsi="Times New Roman" w:cs="Times New Roman"/>
            <w:noProof/>
            <w:sz w:val="24"/>
            <w:szCs w:val="24"/>
          </w:rPr>
          <w:t>Figure 22: Validation Loss by number of epochs – bart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5C132BC" w14:textId="2ADC430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00E21D3A" w:rsidRPr="00E21D3A">
          <w:rPr>
            <w:rStyle w:val="Hyperlink"/>
            <w:rFonts w:ascii="Times New Roman" w:hAnsi="Times New Roman" w:cs="Times New Roman"/>
            <w:noProof/>
            <w:sz w:val="24"/>
            <w:szCs w:val="24"/>
          </w:rPr>
          <w:t>Figure 23: Validation Accuracy by number of epochs – t5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0FC43D07" w14:textId="670930C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00E21D3A" w:rsidRPr="00E21D3A">
          <w:rPr>
            <w:rStyle w:val="Hyperlink"/>
            <w:rFonts w:ascii="Times New Roman" w:hAnsi="Times New Roman" w:cs="Times New Roman"/>
            <w:noProof/>
            <w:sz w:val="24"/>
            <w:szCs w:val="24"/>
          </w:rPr>
          <w:t>Figure 24: Validation Loss by number of epochs – t5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665EA37" w14:textId="2CB292C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00E21D3A" w:rsidRPr="00E21D3A">
          <w:rPr>
            <w:rStyle w:val="Hyperlink"/>
            <w:rFonts w:ascii="Times New Roman" w:hAnsi="Times New Roman" w:cs="Times New Roman"/>
            <w:noProof/>
            <w:sz w:val="24"/>
            <w:szCs w:val="24"/>
          </w:rPr>
          <w:t>Figure 25: Validation Accuracy by number of epochs – Pegasus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3ED7346B" w14:textId="0FB9035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00E21D3A" w:rsidRPr="00E21D3A">
          <w:rPr>
            <w:rStyle w:val="Hyperlink"/>
            <w:rFonts w:ascii="Times New Roman" w:hAnsi="Times New Roman" w:cs="Times New Roman"/>
            <w:noProof/>
            <w:sz w:val="24"/>
            <w:szCs w:val="24"/>
          </w:rPr>
          <w:t>Figure 26: Validation Loss by number of epochs – Pegasus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6102D133" w14:textId="5A468BE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00E21D3A" w:rsidRPr="00E21D3A">
          <w:rPr>
            <w:rStyle w:val="Hyperlink"/>
            <w:rFonts w:ascii="Times New Roman" w:hAnsi="Times New Roman" w:cs="Times New Roman"/>
            <w:noProof/>
            <w:sz w:val="24"/>
            <w:szCs w:val="24"/>
          </w:rPr>
          <w:t>Figure 27: Hotel Domain (Cinnamon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442073AF" w14:textId="4B915C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00E21D3A" w:rsidRPr="00E21D3A">
          <w:rPr>
            <w:rStyle w:val="Hyperlink"/>
            <w:rFonts w:ascii="Times New Roman" w:hAnsi="Times New Roman" w:cs="Times New Roman"/>
            <w:noProof/>
            <w:sz w:val="24"/>
            <w:szCs w:val="24"/>
          </w:rPr>
          <w:t>Figure 28: Movie Domain (Scope Cinema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2C02D877" w14:textId="74C3C9A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00E21D3A" w:rsidRPr="00E21D3A">
          <w:rPr>
            <w:rStyle w:val="Hyperlink"/>
            <w:rFonts w:ascii="Times New Roman" w:hAnsi="Times New Roman" w:cs="Times New Roman"/>
            <w:noProof/>
            <w:sz w:val="24"/>
            <w:szCs w:val="24"/>
          </w:rPr>
          <w:t>Figure 29: Prototype Featur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E21D3A" w:rsidRPr="00E21D3A">
          <w:rPr>
            <w:rFonts w:ascii="Times New Roman" w:hAnsi="Times New Roman" w:cs="Times New Roman"/>
            <w:noProof/>
            <w:webHidden/>
            <w:sz w:val="24"/>
            <w:szCs w:val="24"/>
          </w:rPr>
          <w:fldChar w:fldCharType="end"/>
        </w:r>
      </w:hyperlink>
    </w:p>
    <w:p w14:paraId="0437298C" w14:textId="5FB5244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00E21D3A" w:rsidRPr="00E21D3A">
          <w:rPr>
            <w:rStyle w:val="Hyperlink"/>
            <w:rFonts w:ascii="Times New Roman" w:hAnsi="Times New Roman" w:cs="Times New Roman"/>
            <w:noProof/>
            <w:sz w:val="24"/>
            <w:szCs w:val="24"/>
          </w:rPr>
          <w:t>Figure 30: Homepage Wirefram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w:t>
        </w:r>
        <w:r w:rsidR="00E21D3A" w:rsidRPr="00E21D3A">
          <w:rPr>
            <w:rFonts w:ascii="Times New Roman" w:hAnsi="Times New Roman" w:cs="Times New Roman"/>
            <w:noProof/>
            <w:webHidden/>
            <w:sz w:val="24"/>
            <w:szCs w:val="24"/>
          </w:rPr>
          <w:fldChar w:fldCharType="end"/>
        </w:r>
      </w:hyperlink>
    </w:p>
    <w:p w14:paraId="53418AF1" w14:textId="4FB50AA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00E21D3A" w:rsidRPr="00E21D3A">
          <w:rPr>
            <w:rStyle w:val="Hyperlink"/>
            <w:rFonts w:ascii="Times New Roman" w:hAnsi="Times New Roman" w:cs="Times New Roman"/>
            <w:noProof/>
            <w:sz w:val="24"/>
            <w:szCs w:val="24"/>
          </w:rPr>
          <w:t>Figure 31: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I</w:t>
        </w:r>
        <w:r w:rsidR="00E21D3A" w:rsidRPr="00E21D3A">
          <w:rPr>
            <w:rFonts w:ascii="Times New Roman" w:hAnsi="Times New Roman" w:cs="Times New Roman"/>
            <w:noProof/>
            <w:webHidden/>
            <w:sz w:val="24"/>
            <w:szCs w:val="24"/>
          </w:rPr>
          <w:fldChar w:fldCharType="end"/>
        </w:r>
      </w:hyperlink>
    </w:p>
    <w:p w14:paraId="147C2A67" w14:textId="4EBCF7F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00E21D3A" w:rsidRPr="00E21D3A">
          <w:rPr>
            <w:rStyle w:val="Hyperlink"/>
            <w:rFonts w:ascii="Times New Roman" w:hAnsi="Times New Roman" w:cs="Times New Roman"/>
            <w:noProof/>
            <w:sz w:val="24"/>
            <w:szCs w:val="24"/>
          </w:rPr>
          <w:t>Figure 32: User Profile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V</w:t>
        </w:r>
        <w:r w:rsidR="00E21D3A" w:rsidRPr="00E21D3A">
          <w:rPr>
            <w:rFonts w:ascii="Times New Roman" w:hAnsi="Times New Roman" w:cs="Times New Roman"/>
            <w:noProof/>
            <w:webHidden/>
            <w:sz w:val="24"/>
            <w:szCs w:val="24"/>
          </w:rPr>
          <w:fldChar w:fldCharType="end"/>
        </w:r>
      </w:hyperlink>
    </w:p>
    <w:p w14:paraId="7A7365A4" w14:textId="6F81F19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00E21D3A" w:rsidRPr="00E21D3A">
          <w:rPr>
            <w:rStyle w:val="Hyperlink"/>
            <w:rFonts w:ascii="Times New Roman" w:hAnsi="Times New Roman" w:cs="Times New Roman"/>
            <w:noProof/>
            <w:sz w:val="24"/>
            <w:szCs w:val="24"/>
          </w:rPr>
          <w:t>Figure 33: CNN Dailymail Dataset (</w:t>
        </w:r>
        <w:r w:rsidR="00E21D3A" w:rsidRPr="00E21D3A">
          <w:rPr>
            <w:rStyle w:val="Hyperlink"/>
            <w:rFonts w:ascii="Times New Roman" w:hAnsi="Times New Roman" w:cs="Times New Roman"/>
            <w:i/>
            <w:noProof/>
            <w:sz w:val="24"/>
            <w:szCs w:val="24"/>
          </w:rPr>
          <w:t>view</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E21D3A" w:rsidRPr="00E21D3A">
          <w:rPr>
            <w:rFonts w:ascii="Times New Roman" w:hAnsi="Times New Roman" w:cs="Times New Roman"/>
            <w:noProof/>
            <w:webHidden/>
            <w:sz w:val="24"/>
            <w:szCs w:val="24"/>
          </w:rPr>
          <w:fldChar w:fldCharType="end"/>
        </w:r>
      </w:hyperlink>
    </w:p>
    <w:p w14:paraId="380F3592" w14:textId="29C36EAC"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00E21D3A" w:rsidRPr="00E21D3A">
          <w:rPr>
            <w:rStyle w:val="Hyperlink"/>
            <w:rFonts w:ascii="Times New Roman" w:hAnsi="Times New Roman" w:cs="Times New Roman"/>
            <w:noProof/>
            <w:sz w:val="24"/>
            <w:szCs w:val="24"/>
          </w:rPr>
          <w:t>Figure 34: Gigaword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w:t>
        </w:r>
        <w:r w:rsidR="00E21D3A" w:rsidRPr="00E21D3A">
          <w:rPr>
            <w:rFonts w:ascii="Times New Roman" w:hAnsi="Times New Roman" w:cs="Times New Roman"/>
            <w:noProof/>
            <w:webHidden/>
            <w:sz w:val="24"/>
            <w:szCs w:val="24"/>
          </w:rPr>
          <w:fldChar w:fldCharType="end"/>
        </w:r>
      </w:hyperlink>
    </w:p>
    <w:p w14:paraId="3A86F895" w14:textId="5885DFF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00E21D3A" w:rsidRPr="00E21D3A">
          <w:rPr>
            <w:rStyle w:val="Hyperlink"/>
            <w:rFonts w:ascii="Times New Roman" w:hAnsi="Times New Roman" w:cs="Times New Roman"/>
            <w:noProof/>
            <w:sz w:val="24"/>
            <w:szCs w:val="24"/>
          </w:rPr>
          <w:t>Figure 35: Xsum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w:t>
        </w:r>
        <w:r w:rsidR="00E21D3A" w:rsidRPr="00E21D3A">
          <w:rPr>
            <w:rFonts w:ascii="Times New Roman" w:hAnsi="Times New Roman" w:cs="Times New Roman"/>
            <w:noProof/>
            <w:webHidden/>
            <w:sz w:val="24"/>
            <w:szCs w:val="24"/>
          </w:rPr>
          <w:fldChar w:fldCharType="end"/>
        </w:r>
      </w:hyperlink>
    </w:p>
    <w:p w14:paraId="66FB3E19" w14:textId="0A1AB30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00E21D3A" w:rsidRPr="00E21D3A">
          <w:rPr>
            <w:rStyle w:val="Hyperlink"/>
            <w:rFonts w:ascii="Times New Roman" w:hAnsi="Times New Roman" w:cs="Times New Roman"/>
            <w:noProof/>
            <w:sz w:val="24"/>
            <w:szCs w:val="24"/>
          </w:rPr>
          <w:t>Figure 36: Amazon Movie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I</w:t>
        </w:r>
        <w:r w:rsidR="00E21D3A" w:rsidRPr="00E21D3A">
          <w:rPr>
            <w:rFonts w:ascii="Times New Roman" w:hAnsi="Times New Roman" w:cs="Times New Roman"/>
            <w:noProof/>
            <w:webHidden/>
            <w:sz w:val="24"/>
            <w:szCs w:val="24"/>
          </w:rPr>
          <w:fldChar w:fldCharType="end"/>
        </w:r>
      </w:hyperlink>
    </w:p>
    <w:p w14:paraId="4F8A3A58" w14:textId="2454D0F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00E21D3A" w:rsidRPr="00E21D3A">
          <w:rPr>
            <w:rStyle w:val="Hyperlink"/>
            <w:rFonts w:ascii="Times New Roman" w:hAnsi="Times New Roman" w:cs="Times New Roman"/>
            <w:noProof/>
            <w:sz w:val="24"/>
            <w:szCs w:val="24"/>
          </w:rPr>
          <w:t>Figure 37: Hotel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E21D3A" w:rsidRPr="00E21D3A">
          <w:rPr>
            <w:rFonts w:ascii="Times New Roman" w:hAnsi="Times New Roman" w:cs="Times New Roman"/>
            <w:noProof/>
            <w:webHidden/>
            <w:sz w:val="24"/>
            <w:szCs w:val="24"/>
          </w:rPr>
          <w:fldChar w:fldCharType="end"/>
        </w:r>
      </w:hyperlink>
    </w:p>
    <w:p w14:paraId="04ED2614" w14:textId="0FBD724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00E21D3A" w:rsidRPr="00E21D3A">
          <w:rPr>
            <w:rStyle w:val="Hyperlink"/>
            <w:rFonts w:ascii="Times New Roman" w:hAnsi="Times New Roman" w:cs="Times New Roman"/>
            <w:noProof/>
            <w:sz w:val="24"/>
            <w:szCs w:val="24"/>
          </w:rPr>
          <w:t>Figure 38: Preprocessing: Remove Markdow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18DA7428" w14:textId="4AB336BA"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00E21D3A" w:rsidRPr="00E21D3A">
          <w:rPr>
            <w:rStyle w:val="Hyperlink"/>
            <w:rFonts w:ascii="Times New Roman" w:hAnsi="Times New Roman" w:cs="Times New Roman"/>
            <w:noProof/>
            <w:sz w:val="24"/>
            <w:szCs w:val="24"/>
          </w:rPr>
          <w:t>Figure 39: Preprocessing – Remove Hyperlink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0FA6E06D" w14:textId="45ABD4E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00E21D3A" w:rsidRPr="00E21D3A">
          <w:rPr>
            <w:rStyle w:val="Hyperlink"/>
            <w:rFonts w:ascii="Times New Roman" w:hAnsi="Times New Roman" w:cs="Times New Roman"/>
            <w:noProof/>
            <w:sz w:val="24"/>
            <w:szCs w:val="24"/>
          </w:rPr>
          <w:t>Figure 40: Preprocessing: Remove Html Tag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0FFC6A6D" w14:textId="3F4F37E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00E21D3A" w:rsidRPr="00E21D3A">
          <w:rPr>
            <w:rStyle w:val="Hyperlink"/>
            <w:rFonts w:ascii="Times New Roman" w:hAnsi="Times New Roman" w:cs="Times New Roman"/>
            <w:noProof/>
            <w:sz w:val="24"/>
            <w:szCs w:val="24"/>
          </w:rPr>
          <w:t>Figure 41: Preprocessing: Char Words Extens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618B8D3F" w14:textId="1B80FC8C"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00E21D3A" w:rsidRPr="00E21D3A">
          <w:rPr>
            <w:rStyle w:val="Hyperlink"/>
            <w:rFonts w:ascii="Times New Roman" w:hAnsi="Times New Roman" w:cs="Times New Roman"/>
            <w:noProof/>
            <w:sz w:val="24"/>
            <w:szCs w:val="24"/>
          </w:rPr>
          <w:t>Figure 42: Preprocessing: Handling Common Contrac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V</w:t>
        </w:r>
        <w:r w:rsidR="00E21D3A" w:rsidRPr="00E21D3A">
          <w:rPr>
            <w:rFonts w:ascii="Times New Roman" w:hAnsi="Times New Roman" w:cs="Times New Roman"/>
            <w:noProof/>
            <w:webHidden/>
            <w:sz w:val="24"/>
            <w:szCs w:val="24"/>
          </w:rPr>
          <w:fldChar w:fldCharType="end"/>
        </w:r>
      </w:hyperlink>
    </w:p>
    <w:p w14:paraId="41B685D3" w14:textId="4F4A6695"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00E21D3A" w:rsidRPr="00E21D3A">
          <w:rPr>
            <w:rStyle w:val="Hyperlink"/>
            <w:rFonts w:ascii="Times New Roman" w:hAnsi="Times New Roman" w:cs="Times New Roman"/>
            <w:noProof/>
            <w:sz w:val="24"/>
            <w:szCs w:val="24"/>
          </w:rPr>
          <w:t>Figure 43: Preprocessing: Removing Special Character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1238C4A0" w14:textId="7922E1F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00E21D3A" w:rsidRPr="00E21D3A">
          <w:rPr>
            <w:rStyle w:val="Hyperlink"/>
            <w:rFonts w:ascii="Times New Roman" w:hAnsi="Times New Roman" w:cs="Times New Roman"/>
            <w:noProof/>
            <w:sz w:val="24"/>
            <w:szCs w:val="24"/>
          </w:rPr>
          <w:t>Figure 44: Preprocessing: Resolving Spelling Mistak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26DBE0DA" w14:textId="2841350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00E21D3A" w:rsidRPr="00E21D3A">
          <w:rPr>
            <w:rStyle w:val="Hyperlink"/>
            <w:rFonts w:ascii="Times New Roman" w:hAnsi="Times New Roman" w:cs="Times New Roman"/>
            <w:noProof/>
            <w:sz w:val="24"/>
            <w:szCs w:val="24"/>
          </w:rPr>
          <w:t>Figure 45: Preprocessing: Removing Duplicat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5C4DE3E9" w14:textId="686C698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00E21D3A" w:rsidRPr="00E21D3A">
          <w:rPr>
            <w:rStyle w:val="Hyperlink"/>
            <w:rFonts w:ascii="Times New Roman" w:hAnsi="Times New Roman" w:cs="Times New Roman"/>
            <w:noProof/>
            <w:sz w:val="24"/>
            <w:szCs w:val="24"/>
          </w:rPr>
          <w:t>Figure 46: Preprocessing: Restoring Missing Punctua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332D3DE2" w14:textId="4473ECB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00E21D3A" w:rsidRPr="00E21D3A">
          <w:rPr>
            <w:rStyle w:val="Hyperlink"/>
            <w:rFonts w:ascii="Times New Roman" w:hAnsi="Times New Roman" w:cs="Times New Roman"/>
            <w:noProof/>
            <w:sz w:val="24"/>
            <w:szCs w:val="24"/>
          </w:rPr>
          <w:t>Figure 47: Preprocessing: Grammarly Correc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69ABD194" w14:textId="492B4719"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00E21D3A" w:rsidRPr="00E21D3A">
          <w:rPr>
            <w:rStyle w:val="Hyperlink"/>
            <w:rFonts w:ascii="Times New Roman" w:hAnsi="Times New Roman" w:cs="Times New Roman"/>
            <w:noProof/>
            <w:sz w:val="24"/>
            <w:szCs w:val="24"/>
          </w:rPr>
          <w:t>Figure 48: GUI – Homepage (After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E21D3A" w:rsidRPr="00E21D3A">
          <w:rPr>
            <w:rFonts w:ascii="Times New Roman" w:hAnsi="Times New Roman" w:cs="Times New Roman"/>
            <w:noProof/>
            <w:webHidden/>
            <w:sz w:val="24"/>
            <w:szCs w:val="24"/>
          </w:rPr>
          <w:fldChar w:fldCharType="end"/>
        </w:r>
      </w:hyperlink>
    </w:p>
    <w:p w14:paraId="7F9409BB" w14:textId="46DC7E8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00E21D3A" w:rsidRPr="00E21D3A">
          <w:rPr>
            <w:rStyle w:val="Hyperlink"/>
            <w:rFonts w:ascii="Times New Roman" w:hAnsi="Times New Roman" w:cs="Times New Roman"/>
            <w:noProof/>
            <w:sz w:val="24"/>
            <w:szCs w:val="24"/>
          </w:rPr>
          <w:t>Figure 49: GUI –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6D464B82" w14:textId="3E91AB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00E21D3A" w:rsidRPr="00E21D3A">
          <w:rPr>
            <w:rStyle w:val="Hyperlink"/>
            <w:rFonts w:ascii="Times New Roman" w:hAnsi="Times New Roman" w:cs="Times New Roman"/>
            <w:noProof/>
            <w:sz w:val="24"/>
            <w:szCs w:val="24"/>
          </w:rPr>
          <w:t>Figure 50: GUI – User Profil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3CCBAEBE" w14:textId="6AB6B7C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00E21D3A" w:rsidRPr="00E21D3A">
          <w:rPr>
            <w:rStyle w:val="Hyperlink"/>
            <w:rFonts w:ascii="Times New Roman" w:hAnsi="Times New Roman" w:cs="Times New Roman"/>
            <w:noProof/>
            <w:sz w:val="24"/>
            <w:szCs w:val="24"/>
          </w:rPr>
          <w:t>Figure 51: GUI – Model Retraining Modal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6CFB73E1" w14:textId="0D5C47F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00E21D3A" w:rsidRPr="00E21D3A">
          <w:rPr>
            <w:rStyle w:val="Hyperlink"/>
            <w:rFonts w:ascii="Times New Roman" w:hAnsi="Times New Roman" w:cs="Times New Roman"/>
            <w:noProof/>
            <w:sz w:val="24"/>
            <w:szCs w:val="24"/>
          </w:rPr>
          <w:t>Figure 52: GUI – Homepage (Before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w:t>
        </w:r>
        <w:r w:rsidR="00E21D3A" w:rsidRPr="00E21D3A">
          <w:rPr>
            <w:rFonts w:ascii="Times New Roman" w:hAnsi="Times New Roman" w:cs="Times New Roman"/>
            <w:noProof/>
            <w:webHidden/>
            <w:sz w:val="24"/>
            <w:szCs w:val="24"/>
          </w:rPr>
          <w:fldChar w:fldCharType="end"/>
        </w:r>
      </w:hyperlink>
    </w:p>
    <w:p w14:paraId="05997C2C" w14:textId="5D0007DA"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00E21D3A" w:rsidRPr="00E21D3A">
          <w:rPr>
            <w:rStyle w:val="Hyperlink"/>
            <w:rFonts w:ascii="Times New Roman" w:hAnsi="Times New Roman" w:cs="Times New Roman"/>
            <w:noProof/>
            <w:sz w:val="24"/>
            <w:szCs w:val="24"/>
          </w:rPr>
          <w:t>Figure 53: System Resource Manager Graph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E21D3A" w:rsidRPr="00E21D3A">
          <w:rPr>
            <w:rFonts w:ascii="Times New Roman" w:hAnsi="Times New Roman" w:cs="Times New Roman"/>
            <w:noProof/>
            <w:webHidden/>
            <w:sz w:val="24"/>
            <w:szCs w:val="24"/>
          </w:rPr>
          <w:fldChar w:fldCharType="end"/>
        </w:r>
      </w:hyperlink>
    </w:p>
    <w:p w14:paraId="6C3D5A28" w14:textId="03968C2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00E21D3A" w:rsidRPr="00E21D3A">
          <w:rPr>
            <w:rStyle w:val="Hyperlink"/>
            <w:rFonts w:ascii="Times New Roman" w:hAnsi="Times New Roman" w:cs="Times New Roman"/>
            <w:noProof/>
            <w:sz w:val="24"/>
            <w:szCs w:val="24"/>
          </w:rPr>
          <w:t>Figure 54: Lighthouse Landing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08B896E3" w14:textId="7A2AFD2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00E21D3A" w:rsidRPr="00E21D3A">
          <w:rPr>
            <w:rStyle w:val="Hyperlink"/>
            <w:rFonts w:ascii="Times New Roman" w:hAnsi="Times New Roman" w:cs="Times New Roman"/>
            <w:noProof/>
            <w:sz w:val="24"/>
            <w:szCs w:val="24"/>
          </w:rPr>
          <w:t>Figure 55: Lighthouse Records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2C813ABD" w14:textId="479C058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00E21D3A" w:rsidRPr="00E21D3A">
          <w:rPr>
            <w:rStyle w:val="Hyperlink"/>
            <w:rFonts w:ascii="Times New Roman" w:hAnsi="Times New Roman" w:cs="Times New Roman"/>
            <w:noProof/>
            <w:sz w:val="24"/>
            <w:szCs w:val="24"/>
          </w:rPr>
          <w:t>Figure 56: Lighthouse User Profile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74B727F1" w14:textId="1A97353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00E21D3A" w:rsidRPr="00E21D3A">
          <w:rPr>
            <w:rStyle w:val="Hyperlink"/>
            <w:rFonts w:ascii="Times New Roman" w:hAnsi="Times New Roman" w:cs="Times New Roman"/>
            <w:noProof/>
            <w:sz w:val="24"/>
            <w:szCs w:val="24"/>
          </w:rPr>
          <w:t>Figure 57: CodeFactor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1844D1A" w14:textId="08907C8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00E21D3A" w:rsidRPr="00E21D3A">
          <w:rPr>
            <w:rStyle w:val="Hyperlink"/>
            <w:rFonts w:ascii="Times New Roman" w:hAnsi="Times New Roman" w:cs="Times New Roman"/>
            <w:noProof/>
            <w:sz w:val="24"/>
            <w:szCs w:val="24"/>
          </w:rPr>
          <w:t>Figure 58: CodeQL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B8E9E5C" w14:textId="57B57CA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00E21D3A" w:rsidRPr="00E21D3A">
          <w:rPr>
            <w:rStyle w:val="Hyperlink"/>
            <w:rFonts w:ascii="Times New Roman" w:hAnsi="Times New Roman" w:cs="Times New Roman"/>
            <w:noProof/>
            <w:sz w:val="24"/>
            <w:szCs w:val="24"/>
          </w:rPr>
          <w:t>Figure 59: Gantt Chart: Initi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E21D3A" w:rsidRPr="00E21D3A">
          <w:rPr>
            <w:rFonts w:ascii="Times New Roman" w:hAnsi="Times New Roman" w:cs="Times New Roman"/>
            <w:noProof/>
            <w:webHidden/>
            <w:sz w:val="24"/>
            <w:szCs w:val="24"/>
          </w:rPr>
          <w:fldChar w:fldCharType="end"/>
        </w:r>
      </w:hyperlink>
    </w:p>
    <w:p w14:paraId="695E06F0" w14:textId="7C2058D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00E21D3A" w:rsidRPr="00E21D3A">
          <w:rPr>
            <w:rStyle w:val="Hyperlink"/>
            <w:rFonts w:ascii="Times New Roman" w:hAnsi="Times New Roman" w:cs="Times New Roman"/>
            <w:noProof/>
            <w:sz w:val="24"/>
            <w:szCs w:val="24"/>
          </w:rPr>
          <w:t>Figure 60: Gantt Chart: Fin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w:t>
        </w:r>
        <w:r w:rsidR="00E21D3A" w:rsidRPr="00E21D3A">
          <w:rPr>
            <w:rFonts w:ascii="Times New Roman" w:hAnsi="Times New Roman" w:cs="Times New Roman"/>
            <w:noProof/>
            <w:webHidden/>
            <w:sz w:val="24"/>
            <w:szCs w:val="24"/>
          </w:rPr>
          <w:fldChar w:fldCharType="end"/>
        </w:r>
      </w:hyperlink>
    </w:p>
    <w:p w14:paraId="573D0505" w14:textId="320A57A7" w:rsidR="00E21D3A" w:rsidRDefault="007B667A" w:rsidP="00E21D3A">
      <w:pPr>
        <w:pStyle w:val="TableofFigures"/>
        <w:tabs>
          <w:tab w:val="right" w:leader="dot" w:pos="9350"/>
        </w:tabs>
        <w:spacing w:line="360" w:lineRule="auto"/>
        <w:jc w:val="both"/>
        <w:rPr>
          <w:noProof/>
        </w:rPr>
      </w:pPr>
      <w:hyperlink w:anchor="_Toc133430593" w:history="1">
        <w:r w:rsidR="00E21D3A" w:rsidRPr="00E21D3A">
          <w:rPr>
            <w:rStyle w:val="Hyperlink"/>
            <w:rFonts w:ascii="Times New Roman" w:hAnsi="Times New Roman" w:cs="Times New Roman"/>
            <w:noProof/>
            <w:sz w:val="24"/>
            <w:szCs w:val="24"/>
          </w:rPr>
          <w:t>Figure 61: Research &amp; Review Paper Submis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E21D3A"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427976"/>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rsidP="0069137E">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12" w:name="_Toc125663076"/>
      <w:bookmarkStart w:id="13"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43EDE1C9" w14:textId="5BF5E6C7" w:rsidR="004403AF" w:rsidRPr="006B5E91" w:rsidRDefault="004403AF" w:rsidP="00263ED0">
      <w:pPr>
        <w:spacing w:before="200" w:after="0" w:line="360" w:lineRule="auto"/>
        <w:jc w:val="both"/>
        <w:rPr>
          <w:rFonts w:ascii="Times New Roman" w:hAnsi="Times New Roman" w:cs="Times New Roman"/>
          <w:sz w:val="24"/>
          <w:szCs w:val="24"/>
        </w:rPr>
      </w:pPr>
      <w:bookmarkStart w:id="14"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w:t>
      </w:r>
      <w:r w:rsidR="00B87276">
        <w:rPr>
          <w:rFonts w:ascii="Times New Roman" w:hAnsi="Times New Roman" w:cs="Times New Roman"/>
          <w:sz w:val="24"/>
          <w:szCs w:val="24"/>
        </w:rPr>
        <w:t>by</w:t>
      </w:r>
      <w:r w:rsidRPr="004D6927">
        <w:rPr>
          <w:rFonts w:ascii="Times New Roman" w:hAnsi="Times New Roman" w:cs="Times New Roman"/>
          <w:sz w:val="24"/>
          <w:szCs w:val="24"/>
        </w:rPr>
        <w:t xml:space="preserve"> </w:t>
      </w:r>
      <w:r w:rsidR="00B87276">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7CBC1B1" w14:textId="4C306DE3" w:rsidR="000759D5" w:rsidRPr="00DB13B5" w:rsidRDefault="004403AF" w:rsidP="00DB13B5">
      <w:pPr>
        <w:spacing w:before="24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w:t>
      </w:r>
      <w:r w:rsidR="000759D5" w:rsidRPr="00DB13B5">
        <w:rPr>
          <w:rFonts w:ascii="Times New Roman" w:hAnsi="Times New Roman" w:cs="Times New Roman"/>
          <w:sz w:val="24"/>
          <w:szCs w:val="24"/>
        </w:rPr>
        <w:t xml:space="preserve"> </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5"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427979"/>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04395D22" w:rsidR="00AF29C5" w:rsidRPr="006B11E7" w:rsidRDefault="00CC2A0A" w:rsidP="00AF29C5">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49885711" w14:textId="71310064" w:rsidR="00B40933" w:rsidRDefault="00CC2A0A" w:rsidP="004403AF">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9DDC562" w14:textId="77777777" w:rsidR="00EB5ACA"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3840B351" w14:textId="3C48A48F" w:rsidR="00AF29C5" w:rsidRPr="00AB58AF"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427980"/>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A9B7A4A" w:rsidR="00AF29C5" w:rsidRPr="006B11E7" w:rsidRDefault="00CC2A0A" w:rsidP="00AF29C5">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00AF29C5" w:rsidRPr="006B11E7">
        <w:rPr>
          <w:rFonts w:ascii="Times New Roman" w:hAnsi="Times New Roman" w:cs="Times New Roman"/>
          <w:i/>
          <w:color w:val="000000" w:themeColor="text1"/>
          <w:sz w:val="24"/>
          <w:szCs w:val="24"/>
        </w:rPr>
        <w:t xml:space="preserve"> </w:t>
      </w:r>
    </w:p>
    <w:p w14:paraId="2BF5639D" w14:textId="51181D49" w:rsidR="00AF29C5" w:rsidRPr="006B11E7" w:rsidRDefault="00CC2A0A" w:rsidP="002D52C6">
      <w:pPr>
        <w:spacing w:line="360" w:lineRule="auto"/>
        <w:ind w:firstLine="720"/>
        <w:jc w:val="both"/>
        <w:rPr>
          <w:rFonts w:ascii="Times New Roman" w:hAnsi="Times New Roman" w:cs="Times New Roman"/>
          <w:color w:val="000000" w:themeColor="text1"/>
          <w:sz w:val="24"/>
          <w:szCs w:val="24"/>
        </w:rPr>
      </w:pPr>
      <w:bookmarkStart w:id="20"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4389F8C" w14:textId="13459752" w:rsidR="00B40933" w:rsidRPr="00AB7E19" w:rsidRDefault="00FD2F9D" w:rsidP="002D52C6">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7A83F187" w14:textId="77777777" w:rsidR="00686D96" w:rsidRDefault="005C52E3" w:rsidP="002D52C6">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00AF29C5" w:rsidRPr="006B11E7">
        <w:rPr>
          <w:rFonts w:ascii="Times New Roman" w:hAnsi="Times New Roman" w:cs="Times New Roman"/>
          <w:color w:val="000000" w:themeColor="text1"/>
          <w:sz w:val="24"/>
          <w:szCs w:val="24"/>
        </w:rPr>
        <w:t>.</w:t>
      </w:r>
      <w:bookmarkStart w:id="21" w:name="_Toc125663081"/>
      <w:r w:rsidR="002D52C6">
        <w:rPr>
          <w:rFonts w:ascii="Times New Roman" w:hAnsi="Times New Roman" w:cs="Times New Roman"/>
          <w:color w:val="000000" w:themeColor="text1"/>
          <w:sz w:val="24"/>
          <w:szCs w:val="24"/>
        </w:rPr>
        <w:t xml:space="preserve"> </w:t>
      </w:r>
    </w:p>
    <w:p w14:paraId="671A7FA1" w14:textId="48A23205" w:rsidR="00AF29C5" w:rsidRDefault="005C52E3" w:rsidP="00686D96">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1165C934" w14:textId="399FE429" w:rsidR="00DB13B5" w:rsidRDefault="00DB13B5" w:rsidP="00686D96">
      <w:pPr>
        <w:spacing w:line="360" w:lineRule="auto"/>
        <w:ind w:firstLine="720"/>
        <w:jc w:val="both"/>
        <w:rPr>
          <w:rFonts w:ascii="Times New Roman" w:hAnsi="Times New Roman" w:cs="Times New Roman"/>
          <w:color w:val="000000" w:themeColor="text1"/>
          <w:sz w:val="24"/>
          <w:szCs w:val="24"/>
        </w:rPr>
      </w:pPr>
    </w:p>
    <w:p w14:paraId="4600CE9D" w14:textId="77777777" w:rsidR="00DB13B5" w:rsidRPr="002D52C6" w:rsidRDefault="00DB13B5" w:rsidP="00686D96">
      <w:pPr>
        <w:spacing w:line="360" w:lineRule="auto"/>
        <w:ind w:firstLine="720"/>
        <w:jc w:val="both"/>
        <w:rPr>
          <w:rFonts w:ascii="Times New Roman" w:hAnsi="Times New Roman" w:cs="Times New Roman"/>
          <w:color w:val="000000" w:themeColor="text1"/>
          <w:sz w:val="24"/>
          <w:szCs w:val="24"/>
        </w:rPr>
      </w:pP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7981"/>
      <w:r w:rsidRPr="00AB7E19">
        <w:rPr>
          <w:rFonts w:ascii="Times New Roman Regular" w:hAnsi="Times New Roman Regular" w:cs="Times New Roman Regular"/>
          <w:b/>
          <w:bCs/>
          <w:color w:val="auto"/>
          <w:sz w:val="28"/>
          <w:szCs w:val="28"/>
        </w:rPr>
        <w:lastRenderedPageBreak/>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22B97734" w:rsidR="00AF29C5" w:rsidRPr="006B11E7" w:rsidRDefault="002D52C6" w:rsidP="00263ED0">
      <w:pPr>
        <w:spacing w:before="200" w:line="360" w:lineRule="auto"/>
        <w:jc w:val="both"/>
        <w:rPr>
          <w:rFonts w:ascii="Times New Roman" w:hAnsi="Times New Roman" w:cs="Times New Roman"/>
          <w:color w:val="000000" w:themeColor="text1"/>
          <w:sz w:val="24"/>
          <w:szCs w:val="24"/>
        </w:rPr>
      </w:pPr>
      <w:bookmarkStart w:id="2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sidR="00263ED0">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00B61783"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xml:space="preserve">, to address this issue. Previous studies have relied on conventional machine and deep learning algorithms like </w:t>
      </w:r>
      <w:r w:rsidR="00B61783" w:rsidRPr="002D52C6">
        <w:rPr>
          <w:rFonts w:ascii="Times New Roman" w:hAnsi="Times New Roman" w:cs="Times New Roman"/>
          <w:color w:val="000000" w:themeColor="text1"/>
          <w:sz w:val="24"/>
          <w:szCs w:val="24"/>
        </w:rPr>
        <w:t xml:space="preserve">naïve </w:t>
      </w:r>
      <w:r w:rsidRPr="002D52C6">
        <w:rPr>
          <w:rFonts w:ascii="Times New Roman" w:hAnsi="Times New Roman" w:cs="Times New Roman"/>
          <w:color w:val="000000" w:themeColor="text1"/>
          <w:sz w:val="24"/>
          <w:szCs w:val="24"/>
        </w:rPr>
        <w:t>Bayes and RNN. However, leveraging advanced deep learning approaches may improve the quality and accuracy of text summarization.</w:t>
      </w:r>
    </w:p>
    <w:p w14:paraId="56252C63" w14:textId="5C485D91" w:rsidR="00532918" w:rsidRPr="00AF29C5" w:rsidRDefault="00B61783" w:rsidP="00FD3FE4">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427982"/>
      <w:r w:rsidRPr="00AB7E19">
        <w:rPr>
          <w:rFonts w:ascii="Times New Roman Regular" w:hAnsi="Times New Roman Regular" w:cs="Times New Roman Regular"/>
          <w:b/>
          <w:bCs/>
          <w:color w:val="auto"/>
          <w:sz w:val="24"/>
          <w:szCs w:val="24"/>
        </w:rPr>
        <w:t>1.3.1 Problem statement</w:t>
      </w:r>
      <w:bookmarkEnd w:id="23"/>
      <w:bookmarkEnd w:id="24"/>
    </w:p>
    <w:p w14:paraId="6EA068A9" w14:textId="22444B60" w:rsidR="00AF29C5" w:rsidRPr="006B5E91" w:rsidRDefault="00691A8E" w:rsidP="00AF29C5">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sidR="00263ED0">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 w:name="_Toc133427983"/>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5"/>
    </w:p>
    <w:p w14:paraId="3BE3602A" w14:textId="0747C86C" w:rsidR="00CB2164" w:rsidRDefault="00DB13B5" w:rsidP="00263ED0">
      <w:pPr>
        <w:spacing w:before="200" w:line="360" w:lineRule="auto"/>
        <w:jc w:val="both"/>
        <w:rPr>
          <w:rFonts w:ascii="Times New Roman" w:hAnsi="Times New Roman" w:cs="Times New Roman"/>
          <w:color w:val="000000" w:themeColor="text1"/>
          <w:sz w:val="24"/>
          <w:szCs w:val="28"/>
        </w:rPr>
      </w:pPr>
      <w:bookmarkStart w:id="26" w:name="_Toc125663090"/>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00CB2164" w:rsidRPr="006B11E7">
        <w:rPr>
          <w:rFonts w:ascii="Times New Roman" w:hAnsi="Times New Roman" w:cs="Times New Roman"/>
          <w:color w:val="000000" w:themeColor="text1"/>
          <w:sz w:val="24"/>
          <w:szCs w:val="28"/>
        </w:rPr>
        <w:t xml:space="preserve"> </w:t>
      </w:r>
    </w:p>
    <w:p w14:paraId="3D05E496" w14:textId="43C74633" w:rsidR="00CB2164" w:rsidRDefault="00CB2164" w:rsidP="00CB2164">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00DB13B5"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1.5_Research_Questions"/>
      <w:bookmarkStart w:id="28" w:name="_Toc133427984"/>
      <w:bookmarkEnd w:id="27"/>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7B667A" w:rsidP="00263ED0">
      <w:pPr>
        <w:spacing w:before="20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5325CBA0"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w:t>
      </w:r>
      <w:r w:rsidR="00376B0B">
        <w:rPr>
          <w:rFonts w:ascii="Times New Roman" w:hAnsi="Times New Roman" w:cs="Times New Roman"/>
          <w:color w:val="000000" w:themeColor="text1"/>
          <w:sz w:val="24"/>
          <w:szCs w:val="24"/>
        </w:rPr>
        <w:t xml:space="preserve"> automate model customization</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DB13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427985"/>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79207A6E" w:rsidR="00B6151B" w:rsidRDefault="00B6151B" w:rsidP="00376B0B">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sidR="00376B0B">
        <w:rPr>
          <w:rFonts w:ascii="Times New Roman Regular" w:hAnsi="Times New Roman Regular" w:cs="Times New Roman Regular"/>
          <w:b/>
          <w:i/>
          <w:iCs/>
          <w:sz w:val="24"/>
          <w:szCs w:val="24"/>
        </w:rPr>
        <w:t>automating the processing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496FD1CC" w14:textId="5E10D90B" w:rsidR="00B6151B" w:rsidRP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sidR="00376B0B">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7DBF33B5" w14:textId="647F59DF" w:rsid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04A7B102" w14:textId="5F705B83" w:rsidR="00DB13B5" w:rsidRDefault="00DB13B5" w:rsidP="00B6151B">
      <w:pPr>
        <w:spacing w:line="360" w:lineRule="auto"/>
        <w:ind w:firstLine="720"/>
        <w:jc w:val="both"/>
        <w:rPr>
          <w:rFonts w:ascii="Times New Roman" w:hAnsi="Times New Roman" w:cs="Times New Roman"/>
          <w:sz w:val="24"/>
          <w:szCs w:val="24"/>
        </w:rPr>
      </w:pP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427987"/>
      <w:bookmarkEnd w:id="33"/>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A96710">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3F4A21C0" w:rsidR="008325C8" w:rsidRPr="00915E78" w:rsidRDefault="0086676D" w:rsidP="0086676D">
      <w:pPr>
        <w:jc w:val="center"/>
        <w:rPr>
          <w:rStyle w:val="IntenseEmphasis"/>
          <w:rFonts w:ascii="Times New Roman" w:hAnsi="Times New Roman" w:cs="Times New Roman"/>
          <w:b w:val="0"/>
          <w:i w:val="0"/>
          <w:sz w:val="24"/>
          <w:szCs w:val="24"/>
        </w:rPr>
      </w:pPr>
      <w:bookmarkStart w:id="35"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4C44AC">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7B667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7B667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66BB8E0B"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sidR="00F85892">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7B667A"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7B667A"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7B667A"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15832BE8"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sidR="00F85892">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7B667A"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0B1FA26A"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00D261C7">
              <w:rPr>
                <w:rFonts w:ascii="Times New Roman" w:hAnsi="Times New Roman" w:cs="Times New Roman"/>
                <w:color w:val="000000" w:themeColor="text1"/>
                <w:sz w:val="24"/>
                <w:szCs w:val="24"/>
              </w:rPr>
              <w:t>model customization</w:t>
            </w:r>
            <w:r w:rsidR="00D261C7" w:rsidRPr="006B11E7">
              <w:rPr>
                <w:rFonts w:ascii="Times New Roman" w:hAnsi="Times New Roman" w:cs="Times New Roman"/>
                <w:color w:val="000000" w:themeColor="text1"/>
                <w:sz w:val="24"/>
                <w:szCs w:val="24"/>
              </w:rPr>
              <w:t xml:space="preserve"> </w:t>
            </w:r>
            <w:r w:rsidR="00D261C7">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00F85892">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7B667A"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7B667A"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13F3D9DC"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sidR="00F85892">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512A8CDC" w14:textId="00BF8463"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w:t>
            </w:r>
            <w:r w:rsidR="00F85892" w:rsidRPr="006B11E7">
              <w:rPr>
                <w:rFonts w:ascii="Times New Roman" w:hAnsi="Times New Roman" w:cs="Times New Roman"/>
                <w:color w:val="000000" w:themeColor="text1"/>
                <w:sz w:val="24"/>
                <w:szCs w:val="24"/>
              </w:rPr>
              <w:t>To publish a research paper on the related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42798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51A79918" w:rsidR="00B6151B" w:rsidRPr="00B6151B" w:rsidRDefault="00576C5C" w:rsidP="00B6151B">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00B6151B" w:rsidRPr="00B6151B">
        <w:rPr>
          <w:rFonts w:ascii="Times New Roman" w:hAnsi="Times New Roman" w:cs="Times New Roman"/>
          <w:sz w:val="24"/>
          <w:szCs w:val="24"/>
        </w:rPr>
        <w:t>.</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611A5C0A" w:rsidR="00B6151B" w:rsidRDefault="00443407" w:rsidP="00B6151B">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sidR="00D261C7">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sidR="00D261C7">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497BC1DA" w:rsidR="00B6151B" w:rsidRPr="00B6151B" w:rsidRDefault="00443407" w:rsidP="00D261C7">
      <w:pPr>
        <w:spacing w:before="20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0ECA53B4" w14:textId="2841C3F1"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sidR="00553BFF">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sidR="00553BFF">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sidR="00553BFF">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sidR="00553BFF">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sidR="00553BFF">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00443407"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sidR="00D261C7">
        <w:rPr>
          <w:rFonts w:ascii="Times New Roman" w:hAnsi="Times New Roman" w:cs="Times New Roman"/>
          <w:iCs/>
          <w:sz w:val="24"/>
          <w:szCs w:val="24"/>
        </w:rPr>
        <w:t xml:space="preserve"> the model architecture &amp;</w:t>
      </w:r>
      <w:r w:rsidR="00443407"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51216172" w14:textId="40ECDC30" w:rsidR="00225B53" w:rsidRDefault="00443407" w:rsidP="00D261C7">
      <w:pPr>
        <w:spacing w:before="20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02652DF1"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00D261C7" w:rsidRPr="00443407">
        <w:rPr>
          <w:rFonts w:ascii="Times New Roman" w:eastAsia="SimSun" w:hAnsi="Times New Roman" w:cs="Times New Roman"/>
          <w:iCs/>
          <w:color w:val="000000"/>
          <w:sz w:val="24"/>
          <w:szCs w:val="24"/>
        </w:rPr>
        <w:t xml:space="preserve">Automated </w:t>
      </w:r>
      <w:r w:rsidR="00103BF7">
        <w:rPr>
          <w:rFonts w:ascii="Times New Roman" w:eastAsia="SimSun" w:hAnsi="Times New Roman" w:cs="Times New Roman"/>
          <w:iCs/>
          <w:color w:val="000000"/>
          <w:sz w:val="24"/>
          <w:szCs w:val="24"/>
        </w:rPr>
        <w:t>(</w:t>
      </w:r>
      <w:r w:rsidR="00103BF7">
        <w:rPr>
          <w:rFonts w:ascii="Times New Roman" w:eastAsia="SimSun" w:hAnsi="Times New Roman" w:cs="Times New Roman"/>
          <w:iCs/>
          <w:color w:val="000000"/>
          <w:sz w:val="24"/>
          <w:szCs w:val="24"/>
        </w:rPr>
        <w:t xml:space="preserve">model architecture &amp; </w:t>
      </w:r>
      <w:r w:rsidR="00103BF7" w:rsidRPr="00443407">
        <w:rPr>
          <w:rFonts w:ascii="Times New Roman" w:eastAsia="SimSun" w:hAnsi="Times New Roman" w:cs="Times New Roman"/>
          <w:iCs/>
          <w:color w:val="000000"/>
          <w:sz w:val="24"/>
          <w:szCs w:val="24"/>
        </w:rPr>
        <w:t>hyperparameter</w:t>
      </w:r>
      <w:r w:rsidR="00103BF7">
        <w:rPr>
          <w:rFonts w:ascii="Times New Roman" w:eastAsia="SimSun" w:hAnsi="Times New Roman" w:cs="Times New Roman"/>
          <w:iCs/>
          <w:color w:val="000000"/>
          <w:sz w:val="24"/>
          <w:szCs w:val="24"/>
        </w:rPr>
        <w:t xml:space="preserve">) </w:t>
      </w:r>
      <w:r w:rsidR="00D261C7" w:rsidRPr="00443407">
        <w:rPr>
          <w:rFonts w:ascii="Times New Roman" w:eastAsia="SimSun" w:hAnsi="Times New Roman" w:cs="Times New Roman"/>
          <w:iCs/>
          <w:color w:val="000000"/>
          <w:sz w:val="24"/>
          <w:szCs w:val="24"/>
        </w:rPr>
        <w:t xml:space="preserve">optimization </w:t>
      </w:r>
      <w:r w:rsidRPr="00443407">
        <w:rPr>
          <w:rFonts w:ascii="Times New Roman" w:eastAsia="SimSun" w:hAnsi="Times New Roman" w:cs="Times New Roman"/>
          <w:iCs/>
          <w:color w:val="000000"/>
          <w:sz w:val="24"/>
          <w:szCs w:val="24"/>
        </w:rPr>
        <w:t>+ Model Retraining + Transformers + Deep Learning</w:t>
      </w:r>
      <w:r w:rsidRPr="009C6423">
        <w:rPr>
          <w:rFonts w:ascii="Times New Roman" w:eastAsia="SimSun" w:hAnsi="Times New Roman" w:cs="Times New Roman"/>
          <w:i/>
          <w:iCs/>
          <w:color w:val="000000"/>
          <w:sz w:val="24"/>
          <w:szCs w:val="24"/>
        </w:rPr>
        <w:t xml:space="preserve"> </w:t>
      </w:r>
    </w:p>
    <w:p w14:paraId="5FE3AF37" w14:textId="3BBAA70D" w:rsidR="00B6151B" w:rsidRPr="009C6423" w:rsidRDefault="00B6151B" w:rsidP="00573913">
      <w:pPr>
        <w:pStyle w:val="ListParagraph"/>
        <w:numPr>
          <w:ilvl w:val="0"/>
          <w:numId w:val="8"/>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502BCE54" w:rsidR="009C6423" w:rsidRDefault="00443407" w:rsidP="009C6423">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4C7CD83" w14:textId="57BB0B0E" w:rsidR="0003613A" w:rsidRDefault="00443407" w:rsidP="0044340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sidR="00573913">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sidR="00573913">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sidR="00D261C7">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42799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3AB065B1" w:rsidR="00780D0B" w:rsidRPr="00780D0B" w:rsidRDefault="00C0433B" w:rsidP="00780D0B">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4D8905E6" w14:textId="69EAB81F" w:rsidR="009C6423" w:rsidRDefault="00195657" w:rsidP="00780D0B">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sidR="00D261C7">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3"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13FF9A4C" w:rsidR="00780D0B" w:rsidRPr="00780D0B" w:rsidRDefault="00C0433B" w:rsidP="00D261C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sidR="00103BF7">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1E65103E" w14:textId="76F6F55F" w:rsidR="00780D0B" w:rsidRDefault="00C0433B" w:rsidP="00C0433B">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sidR="00103BF7">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sidR="00103BF7">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25663095"/>
      <w:bookmarkStart w:id="45"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102093F0" w14:textId="65871E36" w:rsidR="00780D0B" w:rsidRDefault="00C00FD4" w:rsidP="00C00FD4">
      <w:pPr>
        <w:spacing w:line="360" w:lineRule="auto"/>
        <w:jc w:val="both"/>
        <w:rPr>
          <w:rFonts w:ascii="Times New Roman Regular" w:hAnsi="Times New Roman Regular" w:cs="Times New Roman Regular" w:hint="eastAsia"/>
          <w:sz w:val="24"/>
          <w:szCs w:val="24"/>
        </w:r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0615D541" w14:textId="18F22B30" w:rsidR="00C00FD4" w:rsidRDefault="00C00FD4" w:rsidP="00C00FD4">
      <w:pPr>
        <w:spacing w:line="360" w:lineRule="auto"/>
        <w:jc w:val="both"/>
        <w:rPr>
          <w:rFonts w:ascii="Times New Roman Regular" w:hAnsi="Times New Roman Regular" w:cs="Times New Roman Regular" w:hint="eastAsia"/>
          <w:sz w:val="24"/>
          <w:szCs w:val="24"/>
        </w:rPr>
        <w:sectPr w:rsidR="00C00FD4">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bookmarkStart w:id="46" w:name="_GoBack"/>
      <w:bookmarkEnd w:id="46"/>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 w:name="_Toc133427997"/>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0"/>
      <w:bookmarkStart w:id="49"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9"/>
    </w:p>
    <w:p w14:paraId="08F57D8D" w14:textId="12544E86" w:rsidR="00730F3D" w:rsidRDefault="00C00FD4" w:rsidP="000E027D">
      <w:pPr>
        <w:spacing w:line="360" w:lineRule="auto"/>
        <w:jc w:val="both"/>
        <w:rPr>
          <w:rFonts w:ascii="Times New Roman" w:hAnsi="Times New Roman" w:cs="Times New Roman"/>
          <w:sz w:val="24"/>
          <w:szCs w:val="24"/>
        </w:rPr>
      </w:pPr>
      <w:bookmarkStart w:id="50" w:name="_Toc129860771"/>
      <w:r w:rsidRPr="00C00FD4">
        <w:rPr>
          <w:rFonts w:ascii="Times New Roman" w:hAnsi="Times New Roman" w:cs="Times New Roman"/>
          <w:sz w:val="24"/>
          <w:szCs w:val="24"/>
        </w:rPr>
        <w:t>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hyperparameters, ultimately identifying the optimal design with the most favorable results.</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1"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5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1"/>
    </w:p>
    <w:p w14:paraId="43B98B6E" w14:textId="220B8D6F" w:rsidR="004C2F82" w:rsidRPr="00334293" w:rsidRDefault="00C00FD4" w:rsidP="000E027D">
      <w:pPr>
        <w:spacing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2" w:name="_Toc129860772"/>
      <w:bookmarkStart w:id="53"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3"/>
    </w:p>
    <w:p w14:paraId="3FB38790" w14:textId="32FF74E9" w:rsidR="00730F3D" w:rsidRPr="00D15058" w:rsidRDefault="00D93E7D" w:rsidP="007B0688">
      <w:pPr>
        <w:spacing w:line="360" w:lineRule="auto"/>
        <w:jc w:val="both"/>
        <w:rPr>
          <w:rFonts w:ascii="Times New Roman" w:hAnsi="Times New Roman" w:cs="Times New Roman"/>
          <w:sz w:val="24"/>
          <w:szCs w:val="24"/>
        </w:rPr>
      </w:pPr>
      <w:bookmarkStart w:id="54"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00730F3D"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5"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4"/>
      <w:r w:rsidR="00730F3D">
        <w:rPr>
          <w:rFonts w:ascii="Times New Roman" w:hAnsi="Times New Roman" w:cs="Times New Roman"/>
          <w:b/>
          <w:bCs/>
          <w:color w:val="auto"/>
          <w:sz w:val="24"/>
          <w:szCs w:val="24"/>
        </w:rPr>
        <w:t>User Reviews</w:t>
      </w:r>
      <w:bookmarkEnd w:id="55"/>
    </w:p>
    <w:p w14:paraId="3BB4987F" w14:textId="71DA1CFF" w:rsidR="00730F3D" w:rsidRDefault="00D93E7D" w:rsidP="00730F3D">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00730F3D" w:rsidRPr="00713B5E">
        <w:rPr>
          <w:rFonts w:ascii="Times New Roman" w:hAnsi="Times New Roman" w:cs="Times New Roman"/>
          <w:sz w:val="24"/>
          <w:szCs w:val="24"/>
        </w:rPr>
        <w:t>.</w:t>
      </w:r>
    </w:p>
    <w:p w14:paraId="2DDE055D" w14:textId="57792501"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6" w:name="_Toc129860774"/>
      <w:r w:rsidR="00D93E7D"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00D93E7D"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6"/>
      <w:r w:rsidR="00730F3D">
        <w:rPr>
          <w:rFonts w:ascii="Times New Roman" w:hAnsi="Times New Roman" w:cs="Times New Roman"/>
          <w:b/>
          <w:bCs/>
          <w:sz w:val="24"/>
          <w:szCs w:val="24"/>
        </w:rPr>
        <w:t>orporate Advantage</w:t>
      </w:r>
    </w:p>
    <w:p w14:paraId="203D3899" w14:textId="77777777" w:rsidR="001169DD" w:rsidRDefault="00D93E7D" w:rsidP="001169DD">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sidR="001169DD">
        <w:rPr>
          <w:rFonts w:ascii="Times New Roman" w:hAnsi="Times New Roman" w:cs="Times New Roman"/>
          <w:sz w:val="24"/>
          <w:szCs w:val="24"/>
        </w:rPr>
        <w:t xml:space="preserve">  </w:t>
      </w:r>
    </w:p>
    <w:p w14:paraId="7427F5B2" w14:textId="679A29A9" w:rsidR="001169DD" w:rsidRPr="001169DD" w:rsidRDefault="00D93E7D" w:rsidP="001169DD">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61399195" w14:textId="402B3E55"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1A64EC18" w14:textId="77777777" w:rsidR="001169DD" w:rsidRDefault="001169DD" w:rsidP="001169DD">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2DB535D3" w14:textId="77777777" w:rsidR="001169DD"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50F278A5" w14:textId="1EDDF44A" w:rsidR="00202BDE"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1D74D13B" w:rsidR="00730F3D" w:rsidRDefault="001169DD" w:rsidP="00730F3D">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w:t>
      </w:r>
      <w:r w:rsidRPr="001169DD">
        <w:rPr>
          <w:rFonts w:ascii="Times New Roman" w:hAnsi="Times New Roman" w:cs="Times New Roman"/>
          <w:sz w:val="24"/>
          <w:szCs w:val="24"/>
        </w:rPr>
        <w:lastRenderedPageBreak/>
        <w:t>summary's substance may differ from the original text but still communicate the same concept (Mahajan et al., 2021). Furthermore, it is widely recognized that a solid abstractive summary involves the primary information from the input and is linguistically coherent (Zhang et al., 2020).</w:t>
      </w:r>
    </w:p>
    <w:p w14:paraId="66A42CA4" w14:textId="750C22CD" w:rsidR="00730F3D" w:rsidRPr="00441D88" w:rsidRDefault="001169DD" w:rsidP="00441D88">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5A24C7D3" w14:textId="6B0581F4" w:rsidR="00441D88" w:rsidRPr="00C940C8" w:rsidRDefault="00441D88" w:rsidP="00441D88">
      <w:pPr>
        <w:jc w:val="center"/>
        <w:rPr>
          <w:rFonts w:ascii="Times New Roman" w:hAnsi="Times New Roman" w:cs="Times New Roman"/>
          <w:sz w:val="24"/>
        </w:rPr>
      </w:pPr>
      <w:bookmarkStart w:id="57"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7"/>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24BC1361"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5AACBA8F" w14:textId="4DD594A3"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730F3D" w14:paraId="2C29ADCD" w14:textId="77777777" w:rsidTr="00926A00">
        <w:tc>
          <w:tcPr>
            <w:tcW w:w="4585" w:type="dxa"/>
            <w:shd w:val="clear" w:color="auto" w:fill="FFFFFF" w:themeFill="background1"/>
          </w:tcPr>
          <w:p w14:paraId="0BF056D9" w14:textId="6F2904D7"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E40848C" w14:textId="67C03390"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730F3D" w14:paraId="074E864F" w14:textId="77777777" w:rsidTr="00926A00">
        <w:trPr>
          <w:trHeight w:val="1250"/>
        </w:trPr>
        <w:tc>
          <w:tcPr>
            <w:tcW w:w="4585" w:type="dxa"/>
            <w:shd w:val="clear" w:color="auto" w:fill="FFFFFF" w:themeFill="background1"/>
          </w:tcPr>
          <w:p w14:paraId="55FD5B20" w14:textId="0985E059" w:rsidR="00730F3D"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739DC9AA" w14:textId="326A6D38"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2361CD08" w14:textId="77777777" w:rsidR="00202CBE" w:rsidRDefault="00202CBE" w:rsidP="001169DD">
      <w:pPr>
        <w:spacing w:before="240" w:line="360" w:lineRule="auto"/>
        <w:jc w:val="both"/>
        <w:rPr>
          <w:rFonts w:ascii="Times New Roman" w:hAnsi="Times New Roman" w:cs="Times New Roman"/>
          <w:b/>
          <w:bCs/>
          <w:sz w:val="24"/>
          <w:szCs w:val="24"/>
        </w:rPr>
      </w:pPr>
    </w:p>
    <w:p w14:paraId="0DCB2051" w14:textId="33BE3772" w:rsidR="00730F3D" w:rsidRPr="00423056" w:rsidRDefault="00730F3D" w:rsidP="001169DD">
      <w:pPr>
        <w:spacing w:before="24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45AAEC0D" w14:textId="77777777" w:rsidR="00375B57" w:rsidRDefault="00375B57" w:rsidP="00375B5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5963355A" w14:textId="616047AF" w:rsidR="00730F3D" w:rsidRPr="008A1B6F" w:rsidRDefault="00375B57" w:rsidP="00375B5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00730F3D"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34F31FC1"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15E09100" w14:textId="309A928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7BCEF5E8" w14:textId="540DFF4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7AD36E97" w14:textId="60D5E03F" w:rsidR="00AD1C2E"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sidR="00AD1C2E">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BA5775">
      <w:pPr>
        <w:spacing w:line="360" w:lineRule="auto"/>
        <w:jc w:val="both"/>
        <w:rPr>
          <w:rFonts w:ascii="Times New Roman" w:hAnsi="Times New Roman" w:cs="Times New Roman"/>
          <w:sz w:val="24"/>
          <w:szCs w:val="24"/>
        </w:rPr>
      </w:pPr>
    </w:p>
    <w:p w14:paraId="1A0D30C9" w14:textId="36AA02B2" w:rsidR="003535BE" w:rsidRPr="00C940C8" w:rsidRDefault="003535BE" w:rsidP="003535BE">
      <w:pPr>
        <w:jc w:val="center"/>
        <w:rPr>
          <w:rFonts w:ascii="Times New Roman" w:hAnsi="Times New Roman" w:cs="Times New Roman"/>
          <w:sz w:val="24"/>
          <w:szCs w:val="24"/>
        </w:rPr>
      </w:pPr>
      <w:bookmarkStart w:id="58" w:name="_Toc133430533"/>
      <w:r w:rsidRPr="00C940C8">
        <w:rPr>
          <w:rFonts w:ascii="Times New Roman" w:hAnsi="Times New Roman" w:cs="Times New Roman"/>
          <w:sz w:val="24"/>
          <w:szCs w:val="24"/>
        </w:rPr>
        <w:lastRenderedPageBreak/>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4C44AC">
        <w:rPr>
          <w:rFonts w:ascii="Times New Roman" w:hAnsi="Times New Roman" w:cs="Times New Roman"/>
          <w:noProof/>
          <w:sz w:val="24"/>
          <w:szCs w:val="24"/>
        </w:rPr>
        <w:t>1</w:t>
      </w:r>
      <w:r w:rsidR="00F65252">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8"/>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D2F1569"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A5775"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5CD288E4" w14:textId="77777777" w:rsidR="00BA5775" w:rsidRP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1507943C" w14:textId="0B5FF8E1" w:rsidR="00202BDE" w:rsidRPr="00353FE6"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Certain hyperparameters, such as learning rate, weight decay, number of epochs, batch size, and warmup ratio, play a significant role in enhancing performance, while others do not. Therefore, it is critical to give priority to the most important hyperparameters (aws.amazon.com, 2022).</w:t>
      </w:r>
      <w:r>
        <w:rPr>
          <w:rFonts w:ascii="Times New Roman" w:hAnsi="Times New Roman" w:cs="Times New Roman"/>
          <w:sz w:val="24"/>
          <w:szCs w:val="24"/>
        </w:rPr>
        <w:t xml:space="preserve"> </w:t>
      </w:r>
      <w:r w:rsidRPr="00BA5775">
        <w:rPr>
          <w:rFonts w:ascii="Times New Roman" w:hAnsi="Times New Roman" w:cs="Times New Roman"/>
          <w:sz w:val="24"/>
          <w:szCs w:val="24"/>
        </w:rPr>
        <w:t>To make hyperparameter optimization easier, automated framework tools like Optuna, a Python-based open-source hyperparameter optimization framework, are available. This framework simplifies the application of several hyperparameter optimization techniques, including Grid Search, Random Search, TPE, and CMA-ES algorithms (Joy and Selvan, 2022).</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23E2F1AC"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0C4C8D98" w14:textId="5DD3DD70" w:rsidR="00AD1C2E" w:rsidRDefault="00BA5775" w:rsidP="00AD1C2E">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32F3C74B" w:rsidR="00AD1C2E" w:rsidRDefault="00BA5775" w:rsidP="00202BDE">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00202BDE" w:rsidRPr="00202BDE">
        <w:rPr>
          <w:rFonts w:ascii="Times New Roman" w:hAnsi="Times New Roman" w:cs="Times New Roman"/>
          <w:sz w:val="24"/>
          <w:szCs w:val="24"/>
        </w:rPr>
        <w:t>.</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9" w:name="_Toc129860779"/>
      <w:bookmarkStart w:id="60"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9"/>
      <w:r w:rsidR="00881E95" w:rsidRPr="00AC6287">
        <w:rPr>
          <w:rFonts w:ascii="Times New Roman" w:hAnsi="Times New Roman" w:cs="Times New Roman"/>
          <w:b/>
          <w:bCs/>
          <w:color w:val="auto"/>
          <w:sz w:val="28"/>
          <w:szCs w:val="28"/>
        </w:rPr>
        <w:t>Existing work</w:t>
      </w:r>
      <w:bookmarkEnd w:id="60"/>
    </w:p>
    <w:p w14:paraId="57DCEB2B" w14:textId="2C12339A" w:rsidR="00AD1C2E" w:rsidRPr="00B473C5" w:rsidRDefault="00BA5775" w:rsidP="00BA5775">
      <w:pPr>
        <w:spacing w:line="360" w:lineRule="auto"/>
        <w:jc w:val="both"/>
        <w:rPr>
          <w:rFonts w:ascii="Times New Roman" w:hAnsi="Times New Roman" w:cs="Times New Roman"/>
          <w:b/>
          <w:sz w:val="24"/>
          <w:szCs w:val="24"/>
        </w:rPr>
      </w:pPr>
      <w:bookmarkStart w:id="61"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13951F88" w14:textId="515258D6" w:rsidR="004C2F82" w:rsidRDefault="00AB254F" w:rsidP="004C2F82">
      <w:pPr>
        <w:pStyle w:val="Heading2"/>
        <w:spacing w:line="360" w:lineRule="auto"/>
        <w:jc w:val="both"/>
        <w:rPr>
          <w:rFonts w:ascii="Times New Roman" w:hAnsi="Times New Roman" w:cs="Times New Roman"/>
          <w:b/>
          <w:bCs/>
          <w:color w:val="auto"/>
          <w:sz w:val="24"/>
          <w:szCs w:val="24"/>
        </w:rPr>
      </w:pPr>
      <w:bookmarkStart w:id="62"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1"/>
      <w:r w:rsidR="00AD1C2E">
        <w:rPr>
          <w:rFonts w:ascii="Times New Roman" w:hAnsi="Times New Roman" w:cs="Times New Roman"/>
          <w:b/>
          <w:bCs/>
          <w:color w:val="auto"/>
          <w:sz w:val="24"/>
          <w:szCs w:val="24"/>
        </w:rPr>
        <w:t>Text Summarization Systems</w:t>
      </w:r>
      <w:bookmarkEnd w:id="62"/>
    </w:p>
    <w:p w14:paraId="5F26E4EE" w14:textId="17EE9E8B" w:rsidR="00BA5775" w:rsidRPr="00BA5775" w:rsidRDefault="00BA5775" w:rsidP="00BA5775">
      <w:pPr>
        <w:pStyle w:val="Heading3"/>
        <w:spacing w:after="240"/>
        <w:rPr>
          <w:rFonts w:ascii="Times New Roman" w:hAnsi="Times New Roman" w:cs="Times New Roman"/>
          <w:b/>
          <w:sz w:val="24"/>
          <w:szCs w:val="24"/>
        </w:rPr>
      </w:pPr>
      <w:r w:rsidRPr="00BA5775">
        <w:rPr>
          <w:rFonts w:ascii="Times New Roman" w:hAnsi="Times New Roman" w:cs="Times New Roman"/>
          <w:b/>
          <w:color w:val="auto"/>
          <w:sz w:val="24"/>
          <w:szCs w:val="24"/>
        </w:rPr>
        <w:t>2.4.1.1 Abstractive Approach</w:t>
      </w:r>
    </w:p>
    <w:p w14:paraId="56CE5F16" w14:textId="2FBFBB5C" w:rsidR="00BA5775" w:rsidRDefault="008F1E3C" w:rsidP="00AD1C2E">
      <w:pPr>
        <w:spacing w:line="360" w:lineRule="auto"/>
        <w:jc w:val="both"/>
        <w:rPr>
          <w:rFonts w:ascii="Times New Roman" w:hAnsi="Times New Roman" w:cs="Times New Roman"/>
          <w:sz w:val="24"/>
          <w:szCs w:val="24"/>
        </w:rPr>
      </w:pPr>
      <w:bookmarkStart w:id="63"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69837423" w14:textId="0B9958DE" w:rsidR="008F1E3C" w:rsidRDefault="008F1E3C"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14F2F9A5" w14:textId="4E729441" w:rsidR="008F1E3C" w:rsidRPr="008F1E3C" w:rsidRDefault="008F1E3C" w:rsidP="008F1E3C">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622C18F" w14:textId="5C2545F3" w:rsidR="00BA5775" w:rsidRPr="00BA5775" w:rsidRDefault="00BA5775" w:rsidP="00BA5775">
      <w:pPr>
        <w:pStyle w:val="Heading3"/>
        <w:spacing w:after="240"/>
        <w:rPr>
          <w:rFonts w:ascii="Times New Roman" w:hAnsi="Times New Roman" w:cs="Times New Roman"/>
          <w:b/>
          <w:color w:val="auto"/>
          <w:sz w:val="24"/>
          <w:szCs w:val="24"/>
        </w:rPr>
      </w:pPr>
      <w:r w:rsidRPr="00BA5775">
        <w:rPr>
          <w:rFonts w:ascii="Times New Roman" w:hAnsi="Times New Roman" w:cs="Times New Roman"/>
          <w:b/>
          <w:color w:val="auto"/>
          <w:sz w:val="24"/>
          <w:szCs w:val="24"/>
        </w:rPr>
        <w:t>2.4.1.2 Extractive Approach</w:t>
      </w:r>
    </w:p>
    <w:p w14:paraId="1CF967DA" w14:textId="53466015" w:rsidR="00BA5775" w:rsidRPr="008F1E3C" w:rsidRDefault="00BA5775" w:rsidP="008F1E3C">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sidR="008F1E3C">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121C92C9" w14:textId="08C51B0C" w:rsid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4" w:name="_Toc133428004"/>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3"/>
      <w:r w:rsidR="00AD1C2E">
        <w:rPr>
          <w:rFonts w:ascii="Times New Roman" w:hAnsi="Times New Roman" w:cs="Times New Roman"/>
          <w:b/>
          <w:bCs/>
          <w:color w:val="auto"/>
          <w:sz w:val="24"/>
          <w:szCs w:val="24"/>
        </w:rPr>
        <w:t>Algorithmic approaches for Text Summarization</w:t>
      </w:r>
      <w:bookmarkEnd w:id="64"/>
    </w:p>
    <w:p w14:paraId="1C685286" w14:textId="213FD3F0" w:rsidR="00AD1C2E" w:rsidRDefault="008F1E3C" w:rsidP="00AD1C2E">
      <w:pPr>
        <w:pStyle w:val="ListParagraph"/>
        <w:spacing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39C227FF"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w:t>
      </w:r>
      <w:r w:rsidRPr="008F1E3C">
        <w:rPr>
          <w:rFonts w:eastAsiaTheme="minorEastAsia"/>
          <w:color w:val="auto"/>
        </w:rPr>
        <w:lastRenderedPageBreak/>
        <w:t xml:space="preserve">literature review, as outlined in (Khan et al., 2020). The author discusses several deep learning 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68852692"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57258D13" w14:textId="77777777" w:rsidR="008F1E3C" w:rsidRPr="008F1E3C" w:rsidRDefault="008F1E3C" w:rsidP="008F1E3C">
      <w:pPr>
        <w:pStyle w:val="Default"/>
        <w:spacing w:after="24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7D550626" w14:textId="56A1EA2B" w:rsidR="00AD1C2E" w:rsidRDefault="008F1E3C" w:rsidP="008F1E3C">
      <w:pPr>
        <w:pStyle w:val="Default"/>
        <w:spacing w:after="24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5"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5"/>
    </w:p>
    <w:p w14:paraId="28AEEBC3" w14:textId="77777777" w:rsidR="008F1E3C" w:rsidRPr="008F1E3C" w:rsidRDefault="008F1E3C" w:rsidP="008F1E3C">
      <w:pPr>
        <w:spacing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w:t>
      </w:r>
      <w:r w:rsidRPr="008F1E3C">
        <w:rPr>
          <w:rFonts w:ascii="Times New Roman" w:eastAsiaTheme="minorHAnsi" w:hAnsi="Times New Roman" w:cs="Times New Roman"/>
          <w:color w:val="000000"/>
          <w:sz w:val="24"/>
          <w:szCs w:val="24"/>
        </w:rPr>
        <w:lastRenderedPageBreak/>
        <w:t xml:space="preserve">for improved performance. The study focuses on developing more robust models that can be expanded to produce summaries of varying lengths and applied for multi-document summarization. </w:t>
      </w:r>
    </w:p>
    <w:p w14:paraId="5DE085E6" w14:textId="20AC2080" w:rsidR="00AD1C2E" w:rsidRP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6" w:name="_3.5_Technological_review"/>
      <w:bookmarkStart w:id="67" w:name="_Toc129860785"/>
      <w:bookmarkStart w:id="68" w:name="_Toc133428006"/>
      <w:bookmarkEnd w:id="66"/>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7"/>
      <w:r w:rsidR="00881E95" w:rsidRPr="00AC6287">
        <w:rPr>
          <w:rFonts w:ascii="Times New Roman" w:hAnsi="Times New Roman" w:cs="Times New Roman"/>
          <w:b/>
          <w:bCs/>
          <w:color w:val="auto"/>
          <w:sz w:val="28"/>
          <w:szCs w:val="28"/>
        </w:rPr>
        <w:t>Technological review</w:t>
      </w:r>
      <w:bookmarkEnd w:id="68"/>
    </w:p>
    <w:p w14:paraId="1292F054" w14:textId="77777777" w:rsidR="008F1E3C" w:rsidRPr="008F1E3C" w:rsidRDefault="008F1E3C" w:rsidP="008F1E3C">
      <w:pPr>
        <w:spacing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6B86D1D6" w14:textId="541A5EB4" w:rsidR="00EF7976" w:rsidRPr="00334293"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9" w:name="_Toc129860786"/>
      <w:bookmarkStart w:id="70"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9"/>
      <w:r w:rsidR="00AD1C2E">
        <w:rPr>
          <w:rFonts w:ascii="Times New Roman" w:hAnsi="Times New Roman" w:cs="Times New Roman"/>
          <w:b/>
          <w:bCs/>
          <w:color w:val="auto"/>
          <w:sz w:val="24"/>
          <w:szCs w:val="24"/>
        </w:rPr>
        <w:t>Proposed architecture for the Generalized Text Summarization System.</w:t>
      </w:r>
      <w:bookmarkStart w:id="71" w:name="_Toc129860787"/>
      <w:bookmarkEnd w:id="70"/>
    </w:p>
    <w:p w14:paraId="715A9D3D" w14:textId="3550695F" w:rsidR="00202BDE" w:rsidRPr="009E0DF0" w:rsidRDefault="00CF5E8A" w:rsidP="00202BDE">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 xml:space="preserve">The presented figure depicts a methodology utilized to create a universal text summarization system. The process entails enhancing the system's efficiency by retraining the model with pertinent domain-specific data and identifying a new set of hyperparameters that are appropriate for the updated data. The model is subsequently retrained utilizing the optimal </w:t>
      </w:r>
      <w:r w:rsidRPr="00CF5E8A">
        <w:rPr>
          <w:rFonts w:ascii="Times New Roman" w:hAnsi="Times New Roman" w:cs="Times New Roman"/>
          <w:sz w:val="24"/>
        </w:rPr>
        <w:lastRenderedPageBreak/>
        <w:t>transformer architecture chosen, making it more tailored to the domain and consequently improving the system's performance.</w:t>
      </w:r>
    </w:p>
    <w:p w14:paraId="0C8B89B9" w14:textId="486D308D" w:rsidR="003535BE" w:rsidRPr="003535BE" w:rsidRDefault="003535BE" w:rsidP="00D61AFE">
      <w:pPr>
        <w:spacing w:after="0"/>
        <w:jc w:val="center"/>
        <w:rPr>
          <w:rFonts w:ascii="Times New Roman" w:hAnsi="Times New Roman" w:cs="Times New Roman"/>
          <w:sz w:val="24"/>
          <w:szCs w:val="24"/>
        </w:rPr>
      </w:pPr>
      <w:bookmarkStart w:id="72" w:name="_Toc133430534"/>
      <w:r w:rsidRPr="003535BE">
        <w:rPr>
          <w:rFonts w:ascii="Times New Roman" w:hAnsi="Times New Roman" w:cs="Times New Roman"/>
          <w:sz w:val="24"/>
          <w:szCs w:val="24"/>
        </w:rPr>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4C44AC">
        <w:rPr>
          <w:rFonts w:ascii="Times New Roman" w:hAnsi="Times New Roman" w:cs="Times New Roman"/>
          <w:noProof/>
          <w:sz w:val="24"/>
          <w:szCs w:val="24"/>
        </w:rPr>
        <w:t>2</w:t>
      </w:r>
      <w:r w:rsidR="00F65252">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2"/>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3" w:name="_Toc129860791"/>
      <w:bookmarkStart w:id="74" w:name="_Toc133428008"/>
      <w:bookmarkEnd w:id="71"/>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3"/>
      <w:r w:rsidR="00AD1C2E">
        <w:rPr>
          <w:rFonts w:ascii="Times New Roman" w:hAnsi="Times New Roman" w:cs="Times New Roman"/>
          <w:b/>
          <w:bCs/>
          <w:color w:val="auto"/>
          <w:sz w:val="24"/>
          <w:szCs w:val="24"/>
        </w:rPr>
        <w:t>Machine Learning Text Summarization Techniques</w:t>
      </w:r>
      <w:bookmarkEnd w:id="74"/>
    </w:p>
    <w:p w14:paraId="62BE04A1" w14:textId="77777777" w:rsidR="00CF5E8A" w:rsidRPr="00CF5E8A" w:rsidRDefault="00CF5E8A" w:rsidP="00CF5E8A">
      <w:pPr>
        <w:spacing w:line="360" w:lineRule="auto"/>
        <w:jc w:val="both"/>
        <w:rPr>
          <w:rFonts w:ascii="Times New Roman" w:hAnsi="Times New Roman" w:cs="Times New Roman"/>
          <w:sz w:val="24"/>
          <w:szCs w:val="24"/>
        </w:rPr>
      </w:pPr>
      <w:bookmarkStart w:id="75"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429B093D" w14:textId="77777777" w:rsidR="00CF5E8A" w:rsidRPr="00CF5E8A"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50BE331D" w14:textId="77777777" w:rsidR="00CF5E8A" w:rsidRPr="00CF5E8A" w:rsidRDefault="00CF5E8A" w:rsidP="00CF5E8A">
      <w:pPr>
        <w:spacing w:line="360" w:lineRule="auto"/>
        <w:ind w:firstLine="720"/>
        <w:jc w:val="both"/>
        <w:rPr>
          <w:rFonts w:ascii="Times New Roman" w:hAnsi="Times New Roman" w:cs="Times New Roman"/>
          <w:sz w:val="24"/>
          <w:szCs w:val="24"/>
        </w:rPr>
      </w:pPr>
    </w:p>
    <w:p w14:paraId="3253919D" w14:textId="2BBBC417" w:rsidR="00AD1C2E" w:rsidRPr="00C273F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6"/>
    </w:p>
    <w:p w14:paraId="6C0F6494" w14:textId="5132CCE5" w:rsidR="00AD1C2E" w:rsidRDefault="00CF5E8A" w:rsidP="00AD1C2E">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sidR="00AD1C2E">
        <w:rPr>
          <w:rFonts w:ascii="Times New Roman" w:hAnsi="Times New Roman" w:cs="Times New Roman"/>
          <w:sz w:val="24"/>
          <w:szCs w:val="24"/>
        </w:rPr>
        <w:t>.</w:t>
      </w:r>
    </w:p>
    <w:p w14:paraId="39FB6DAF" w14:textId="77777777" w:rsidR="00CF5E8A" w:rsidRDefault="00AD1C2E" w:rsidP="00CF5E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F5E8A"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13EE182E" w14:textId="47FC6D57" w:rsidR="00AD1C2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7"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2A3A3D95"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2F24C526" w14:textId="175946F0" w:rsidR="00AD1C2E" w:rsidRDefault="00CF5E8A" w:rsidP="000F6531">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6F1EA3AB" w14:textId="72C0F0F3"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428012"/>
      <w:r w:rsidRPr="009B0847">
        <w:rPr>
          <w:rFonts w:ascii="Times New Roman" w:hAnsi="Times New Roman" w:cs="Times New Roman"/>
          <w:b/>
          <w:bCs/>
          <w:color w:val="auto"/>
          <w:sz w:val="24"/>
          <w:szCs w:val="24"/>
        </w:rPr>
        <w:lastRenderedPageBreak/>
        <w:t>2.5.</w:t>
      </w:r>
      <w:r w:rsidR="00CF5E8A">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8"/>
    </w:p>
    <w:p w14:paraId="4B1B0D24" w14:textId="5551DDC6" w:rsidR="000F6531" w:rsidRPr="00D41AC8"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67326668" w14:textId="77777777" w:rsidR="00CF5E8A" w:rsidRPr="00CF5E8A" w:rsidRDefault="000F6531" w:rsidP="00CF5E8A">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CF5E8A"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00CF5E8A" w:rsidRPr="00CF5E8A">
        <w:rPr>
          <w:rFonts w:ascii="Times New Roman" w:hAnsi="Times New Roman" w:cs="Times New Roman"/>
          <w:sz w:val="24"/>
          <w:szCs w:val="24"/>
        </w:rPr>
        <w:t>Barna</w:t>
      </w:r>
      <w:proofErr w:type="spellEnd"/>
      <w:r w:rsidR="00CF5E8A" w:rsidRPr="00CF5E8A">
        <w:rPr>
          <w:rFonts w:ascii="Times New Roman" w:hAnsi="Times New Roman" w:cs="Times New Roman"/>
          <w:sz w:val="24"/>
          <w:szCs w:val="24"/>
        </w:rPr>
        <w:t xml:space="preserve"> and </w:t>
      </w:r>
      <w:proofErr w:type="spellStart"/>
      <w:r w:rsidR="00CF5E8A" w:rsidRPr="00CF5E8A">
        <w:rPr>
          <w:rFonts w:ascii="Times New Roman" w:hAnsi="Times New Roman" w:cs="Times New Roman"/>
          <w:sz w:val="24"/>
          <w:szCs w:val="24"/>
        </w:rPr>
        <w:t>Heickal</w:t>
      </w:r>
      <w:proofErr w:type="spellEnd"/>
      <w:r w:rsidR="00CF5E8A" w:rsidRPr="00CF5E8A">
        <w:rPr>
          <w:rFonts w:ascii="Times New Roman" w:hAnsi="Times New Roman" w:cs="Times New Roman"/>
          <w:sz w:val="24"/>
          <w:szCs w:val="24"/>
        </w:rPr>
        <w:t>, 2022).</w:t>
      </w:r>
    </w:p>
    <w:p w14:paraId="4D10DF0E" w14:textId="138F8C89" w:rsidR="000F6531" w:rsidRPr="00D41AC8"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79" w:name="_2.6_Evaluation"/>
      <w:bookmarkStart w:id="80" w:name="_Toc129860810"/>
      <w:bookmarkStart w:id="81" w:name="_Toc133428013"/>
      <w:bookmarkEnd w:id="75"/>
      <w:bookmarkEnd w:id="79"/>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0"/>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1"/>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2" w:name="_Toc129860811"/>
      <w:bookmarkStart w:id="83"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2"/>
      <w:bookmarkEnd w:id="83"/>
    </w:p>
    <w:p w14:paraId="51B605EB"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6A02A811" w14:textId="3E5A1CEF" w:rsidR="00202BDE" w:rsidRPr="003535B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775C9D41" w14:textId="6A38FA5C" w:rsidR="003535BE" w:rsidRPr="003535BE" w:rsidRDefault="003535BE" w:rsidP="003535BE">
      <w:pPr>
        <w:jc w:val="center"/>
        <w:rPr>
          <w:rFonts w:ascii="Times New Roman" w:hAnsi="Times New Roman" w:cs="Times New Roman"/>
          <w:sz w:val="24"/>
          <w:szCs w:val="24"/>
        </w:rPr>
      </w:pPr>
      <w:bookmarkStart w:id="84"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4AC">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4"/>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B7B2223" w:rsidR="000F6531" w:rsidRPr="009C28D0"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0A92033B" w14:textId="77777777" w:rsid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60507B2B" w:rsidR="000F6531" w:rsidRP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7B667A"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36AA7B4B" w:rsidR="000F6531"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73309669" w14:textId="77777777" w:rsidR="00446324" w:rsidRDefault="00CF5E8A" w:rsidP="00CF5E8A">
      <w:pPr>
        <w:spacing w:before="240" w:line="360" w:lineRule="auto"/>
        <w:jc w:val="both"/>
        <w:rPr>
          <w:rFonts w:ascii="Times New Roman" w:hAnsi="Times New Roman" w:cs="Times New Roman"/>
          <w:sz w:val="24"/>
          <w:szCs w:val="24"/>
        </w:rPr>
      </w:pPr>
      <w:bookmarkStart w:id="85"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25058206" w14:textId="3AD40780" w:rsidR="000F6531" w:rsidRPr="00397623" w:rsidRDefault="00CF5E8A" w:rsidP="00446324">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6" w:name="_Toc133428015"/>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5"/>
      <w:bookmarkEnd w:id="86"/>
    </w:p>
    <w:p w14:paraId="2E7B1CBF" w14:textId="055D07A9" w:rsidR="000F6531" w:rsidRPr="00B94641" w:rsidRDefault="00446324" w:rsidP="00B94641">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807B407" w14:textId="54D61160" w:rsidR="00B94641" w:rsidRPr="00B94641" w:rsidRDefault="00B94641" w:rsidP="00B94641">
      <w:pPr>
        <w:jc w:val="center"/>
        <w:rPr>
          <w:rFonts w:ascii="Times New Roman" w:hAnsi="Times New Roman" w:cs="Times New Roman"/>
          <w:sz w:val="24"/>
        </w:rPr>
      </w:pPr>
      <w:bookmarkStart w:id="87" w:name="_Toc133427909"/>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7"/>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0F6531" w14:paraId="200E1D12" w14:textId="77777777" w:rsidTr="000F7EE2">
        <w:trPr>
          <w:trHeight w:val="410"/>
        </w:trPr>
        <w:tc>
          <w:tcPr>
            <w:tcW w:w="1451" w:type="dxa"/>
            <w:shd w:val="clear" w:color="auto" w:fill="F2F2F2" w:themeFill="background1" w:themeFillShade="F2"/>
          </w:tcPr>
          <w:p w14:paraId="12C1243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169825DC"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65F1196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6D684BE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55349B55"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5E37F18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233AC11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0F6531" w14:paraId="2F91FA26" w14:textId="77777777" w:rsidTr="000F7EE2">
        <w:trPr>
          <w:trHeight w:val="836"/>
        </w:trPr>
        <w:tc>
          <w:tcPr>
            <w:tcW w:w="1451"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0F7EE2">
        <w:trPr>
          <w:trHeight w:val="1247"/>
        </w:trPr>
        <w:tc>
          <w:tcPr>
            <w:tcW w:w="1451"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0F7EE2">
        <w:trPr>
          <w:trHeight w:val="836"/>
        </w:trPr>
        <w:tc>
          <w:tcPr>
            <w:tcW w:w="1451"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0F7EE2">
        <w:trPr>
          <w:trHeight w:val="823"/>
        </w:trPr>
        <w:tc>
          <w:tcPr>
            <w:tcW w:w="1451"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0F7EE2">
        <w:trPr>
          <w:trHeight w:val="836"/>
        </w:trPr>
        <w:tc>
          <w:tcPr>
            <w:tcW w:w="1451"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0F7EE2">
        <w:trPr>
          <w:trHeight w:val="836"/>
        </w:trPr>
        <w:tc>
          <w:tcPr>
            <w:tcW w:w="1451"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0F7EE2">
        <w:trPr>
          <w:trHeight w:val="823"/>
        </w:trPr>
        <w:tc>
          <w:tcPr>
            <w:tcW w:w="1451"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8" w:name="_Toc129860816"/>
      <w:bookmarkStart w:id="89"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8"/>
      <w:r w:rsidR="00881E95" w:rsidRPr="008A06F1">
        <w:rPr>
          <w:rFonts w:ascii="Times New Roman" w:hAnsi="Times New Roman" w:cs="Times New Roman"/>
          <w:b/>
          <w:bCs/>
          <w:color w:val="auto"/>
          <w:sz w:val="28"/>
          <w:szCs w:val="28"/>
        </w:rPr>
        <w:t>Chapter summary</w:t>
      </w:r>
      <w:bookmarkEnd w:id="89"/>
    </w:p>
    <w:p w14:paraId="27CC0ED3" w14:textId="0B6D86D7" w:rsidR="000F6531" w:rsidRPr="009E27DA" w:rsidRDefault="000F7EE2" w:rsidP="000F7EE2">
      <w:pPr>
        <w:spacing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0" w:name="_Toc133428017"/>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0"/>
    </w:p>
    <w:p w14:paraId="5F887ED5" w14:textId="1A607449" w:rsidR="00D2638E" w:rsidRDefault="00B50F41" w:rsidP="00141086">
      <w:pPr>
        <w:pStyle w:val="Heading1"/>
        <w:pBdr>
          <w:bottom w:val="single" w:sz="6" w:space="1" w:color="auto"/>
        </w:pBdr>
        <w:spacing w:before="120" w:line="360" w:lineRule="auto"/>
        <w:rPr>
          <w:rFonts w:ascii="Times New Roman" w:hAnsi="Times New Roman" w:cs="Times New Roman"/>
          <w:b/>
          <w:bCs/>
          <w:color w:val="auto"/>
          <w:sz w:val="28"/>
          <w:szCs w:val="28"/>
        </w:rPr>
      </w:pPr>
      <w:bookmarkStart w:id="91" w:name="_Toc129862721"/>
      <w:bookmarkStart w:id="92"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1"/>
      <w:r w:rsidR="002846C1" w:rsidRPr="0077504C">
        <w:rPr>
          <w:rFonts w:ascii="Times New Roman" w:hAnsi="Times New Roman" w:cs="Times New Roman"/>
          <w:b/>
          <w:bCs/>
          <w:color w:val="auto"/>
          <w:sz w:val="28"/>
          <w:szCs w:val="28"/>
        </w:rPr>
        <w:t>Chapter overview</w:t>
      </w:r>
      <w:bookmarkEnd w:id="92"/>
    </w:p>
    <w:p w14:paraId="1276A72B" w14:textId="1454B497" w:rsidR="00D2638E" w:rsidRPr="00F700F0" w:rsidRDefault="00264EA5" w:rsidP="00405B59">
      <w:pPr>
        <w:spacing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009F59D9" w:rsidRPr="009F59D9">
        <w:rPr>
          <w:rFonts w:ascii="Times New Roman" w:hAnsi="Times New Roman" w:cs="Times New Roman"/>
          <w:sz w:val="24"/>
          <w:szCs w:val="24"/>
        </w:rPr>
        <w:t>.</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3"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3"/>
    </w:p>
    <w:p w14:paraId="7C9A8F79" w14:textId="362995BB" w:rsidR="00D2638E" w:rsidRPr="00B94641" w:rsidRDefault="00264EA5" w:rsidP="00BA512A">
      <w:pPr>
        <w:spacing w:after="0" w:line="360" w:lineRule="auto"/>
        <w:jc w:val="both"/>
        <w:rPr>
          <w:rFonts w:ascii="Times New Roman" w:hAnsi="Times New Roman" w:cs="Times New Roman"/>
          <w:color w:val="000000" w:themeColor="text1"/>
          <w:sz w:val="24"/>
          <w:szCs w:val="24"/>
        </w:rPr>
      </w:pPr>
      <w:bookmarkStart w:id="94" w:name="_Toc115287373"/>
      <w:bookmarkStart w:id="95" w:name="_Toc116485546"/>
      <w:bookmarkStart w:id="96" w:name="_Toc117005582"/>
      <w:bookmarkStart w:id="97" w:name="_Toc117006110"/>
      <w:bookmarkStart w:id="98"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009F59D9" w:rsidRPr="009F59D9">
        <w:rPr>
          <w:rFonts w:ascii="Times New Roman" w:hAnsi="Times New Roman" w:cs="Times New Roman"/>
          <w:color w:val="000000" w:themeColor="text1"/>
          <w:sz w:val="24"/>
          <w:szCs w:val="24"/>
        </w:rPr>
        <w:t>, as described by Saunders, Lewis, and Thornhill (2007).</w:t>
      </w:r>
      <w:bookmarkEnd w:id="94"/>
      <w:bookmarkEnd w:id="95"/>
      <w:bookmarkEnd w:id="96"/>
      <w:bookmarkEnd w:id="97"/>
      <w:bookmarkEnd w:id="98"/>
    </w:p>
    <w:p w14:paraId="22689197" w14:textId="634EC774" w:rsidR="00B94641" w:rsidRPr="00B94641" w:rsidRDefault="00B94641" w:rsidP="00B94641">
      <w:pPr>
        <w:jc w:val="center"/>
        <w:rPr>
          <w:rFonts w:ascii="Times New Roman" w:hAnsi="Times New Roman" w:cs="Times New Roman"/>
          <w:sz w:val="24"/>
        </w:rPr>
      </w:pPr>
      <w:bookmarkStart w:id="99"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9"/>
    </w:p>
    <w:tbl>
      <w:tblPr>
        <w:tblStyle w:val="TableGrid"/>
        <w:tblW w:w="9384" w:type="dxa"/>
        <w:tblLook w:val="04A0" w:firstRow="1" w:lastRow="0" w:firstColumn="1" w:lastColumn="0" w:noHBand="0" w:noVBand="1"/>
      </w:tblPr>
      <w:tblGrid>
        <w:gridCol w:w="1345"/>
        <w:gridCol w:w="8039"/>
      </w:tblGrid>
      <w:tr w:rsidR="00CA6A43" w:rsidRPr="006B11E7" w14:paraId="74D71713" w14:textId="77777777" w:rsidTr="00C915C5">
        <w:trPr>
          <w:trHeight w:val="1583"/>
        </w:trPr>
        <w:tc>
          <w:tcPr>
            <w:tcW w:w="1345"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2D0A07B9" w14:textId="307CAB08" w:rsidR="00CA6A43" w:rsidRPr="006B11E7" w:rsidRDefault="009F59D9" w:rsidP="009F59D9">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CA6A43" w:rsidRPr="006B11E7" w14:paraId="4F07EEEC" w14:textId="77777777" w:rsidTr="00264EA5">
        <w:trPr>
          <w:trHeight w:val="1385"/>
        </w:trPr>
        <w:tc>
          <w:tcPr>
            <w:tcW w:w="1345"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7B498889" w14:textId="34F17098" w:rsidR="00CA6A43" w:rsidRPr="006B11E7"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CA6A43" w:rsidRPr="006B11E7" w14:paraId="4B247A84" w14:textId="77777777" w:rsidTr="00C915C5">
        <w:trPr>
          <w:trHeight w:val="2037"/>
        </w:trPr>
        <w:tc>
          <w:tcPr>
            <w:tcW w:w="1345" w:type="dxa"/>
            <w:shd w:val="clear" w:color="auto" w:fill="F2F2F2" w:themeFill="background1" w:themeFillShade="F2"/>
          </w:tcPr>
          <w:p w14:paraId="7E65B703"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1F2AE1C8" w14:textId="7A102116"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CA6A43" w:rsidRPr="006B11E7" w14:paraId="065DFF11" w14:textId="77777777" w:rsidTr="00264EA5">
        <w:trPr>
          <w:trHeight w:val="70"/>
        </w:trPr>
        <w:tc>
          <w:tcPr>
            <w:tcW w:w="1345" w:type="dxa"/>
            <w:shd w:val="clear" w:color="auto" w:fill="F2F2F2" w:themeFill="background1" w:themeFillShade="F2"/>
          </w:tcPr>
          <w:p w14:paraId="517CF105"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7C34884D" w14:textId="58C9E467"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determine the quality of data used in the development process, which can affect the quantitative results.</w:t>
            </w:r>
          </w:p>
        </w:tc>
      </w:tr>
      <w:tr w:rsidR="00CA6A43" w:rsidRPr="006B11E7" w14:paraId="37D96B3F" w14:textId="77777777" w:rsidTr="00C915C5">
        <w:trPr>
          <w:trHeight w:val="1061"/>
        </w:trPr>
        <w:tc>
          <w:tcPr>
            <w:tcW w:w="1345" w:type="dxa"/>
            <w:shd w:val="clear" w:color="auto" w:fill="F2F2F2" w:themeFill="background1" w:themeFillShade="F2"/>
          </w:tcPr>
          <w:p w14:paraId="5F0EE3D9"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5947F045" w14:textId="08674088" w:rsidR="00CA6A43" w:rsidRPr="009F59D9"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CA6A43" w:rsidRPr="006B11E7" w14:paraId="127DDD2E" w14:textId="77777777" w:rsidTr="00264EA5">
        <w:trPr>
          <w:trHeight w:val="962"/>
        </w:trPr>
        <w:tc>
          <w:tcPr>
            <w:tcW w:w="1345" w:type="dxa"/>
            <w:shd w:val="clear" w:color="auto" w:fill="F2F2F2" w:themeFill="background1" w:themeFillShade="F2"/>
          </w:tcPr>
          <w:p w14:paraId="2AF4241C"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477C9C1D" w14:textId="712FAC94"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4AF068C9" w14:textId="404BB25E" w:rsidR="00D2638E" w:rsidRPr="00EF09E5" w:rsidRDefault="000152C4" w:rsidP="009F59D9">
      <w:pPr>
        <w:pStyle w:val="Heading1"/>
        <w:pBdr>
          <w:bottom w:val="single" w:sz="6" w:space="1" w:color="auto"/>
        </w:pBdr>
        <w:spacing w:before="200" w:line="360" w:lineRule="auto"/>
        <w:rPr>
          <w:rFonts w:ascii="Times New Roman" w:hAnsi="Times New Roman" w:cs="Times New Roman"/>
          <w:b/>
          <w:bCs/>
          <w:color w:val="auto"/>
          <w:sz w:val="28"/>
          <w:szCs w:val="28"/>
        </w:rPr>
      </w:pPr>
      <w:bookmarkStart w:id="100" w:name="_Toc129862723"/>
      <w:bookmarkStart w:id="101"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0"/>
      <w:r w:rsidR="002846C1" w:rsidRPr="00EF09E5">
        <w:rPr>
          <w:rFonts w:ascii="Times New Roman" w:hAnsi="Times New Roman" w:cs="Times New Roman"/>
          <w:b/>
          <w:bCs/>
          <w:color w:val="auto"/>
          <w:sz w:val="28"/>
          <w:szCs w:val="28"/>
        </w:rPr>
        <w:t>Development methodology</w:t>
      </w:r>
      <w:bookmarkEnd w:id="101"/>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2" w:name="_Toc129862724"/>
      <w:bookmarkStart w:id="103"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2"/>
      <w:bookmarkEnd w:id="103"/>
    </w:p>
    <w:p w14:paraId="44C7B93E" w14:textId="75DA8C27" w:rsidR="00D2638E" w:rsidRPr="00743201"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5"/>
      <w:bookmarkStart w:id="105"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4"/>
      <w:bookmarkEnd w:id="105"/>
    </w:p>
    <w:p w14:paraId="36CEF75D" w14:textId="544FDE2D" w:rsidR="00D2638E" w:rsidRPr="00F700F0"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6"/>
      <w:bookmarkStart w:id="107" w:name="_Toc133428023"/>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6"/>
      <w:bookmarkEnd w:id="107"/>
    </w:p>
    <w:p w14:paraId="0A127100" w14:textId="31457018" w:rsidR="00D2638E"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8" w:name="_Toc129862727"/>
      <w:bookmarkStart w:id="109"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8"/>
      <w:bookmarkEnd w:id="109"/>
    </w:p>
    <w:p w14:paraId="27CB27C2" w14:textId="0D367F6D" w:rsidR="00D2638E" w:rsidRDefault="00743201" w:rsidP="00D2638E">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10" w:name="_Toc129862729"/>
      <w:bookmarkStart w:id="111"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0"/>
      <w:r w:rsidR="002846C1" w:rsidRPr="00EF09E5">
        <w:rPr>
          <w:rFonts w:ascii="Times New Roman" w:hAnsi="Times New Roman" w:cs="Times New Roman"/>
          <w:b/>
          <w:bCs/>
          <w:color w:val="auto"/>
          <w:sz w:val="28"/>
          <w:szCs w:val="28"/>
        </w:rPr>
        <w:t>Project management methodology</w:t>
      </w:r>
      <w:bookmarkEnd w:id="111"/>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2" w:name="_Toc129862730"/>
      <w:bookmarkStart w:id="113"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2"/>
      <w:bookmarkEnd w:id="113"/>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1"/>
      <w:bookmarkStart w:id="115"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4"/>
      <w:bookmarkEnd w:id="115"/>
    </w:p>
    <w:p w14:paraId="2774BF9A" w14:textId="605C36E3"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r w:rsidR="00F61850">
        <w:rPr>
          <w:rFonts w:ascii="Times New Roman" w:hAnsi="Times New Roman" w:cs="Times New Roman"/>
          <w:sz w:val="24"/>
          <w:szCs w:val="24"/>
        </w:rPr>
        <w:t xml:space="preserve"> (initial and final phase) and it can be found at </w:t>
      </w:r>
      <w:hyperlink w:anchor="_H.3._Project_Plan" w:history="1">
        <w:r w:rsidR="00F61850" w:rsidRPr="00F61850">
          <w:rPr>
            <w:rStyle w:val="Hyperlink"/>
            <w:rFonts w:ascii="Times New Roman" w:hAnsi="Times New Roman" w:cs="Times New Roman"/>
            <w:b/>
            <w:color w:val="auto"/>
            <w:sz w:val="24"/>
            <w:szCs w:val="24"/>
            <w:u w:val="none"/>
          </w:rPr>
          <w:t>APPENDIX.H.3</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428028"/>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3A3BA54C" w:rsidR="00B94641" w:rsidRPr="00C940C8" w:rsidRDefault="00B94641" w:rsidP="00B94641">
      <w:pPr>
        <w:jc w:val="center"/>
        <w:rPr>
          <w:rFonts w:ascii="Times New Roman" w:hAnsi="Times New Roman" w:cs="Times New Roman"/>
          <w:sz w:val="24"/>
        </w:rPr>
      </w:pPr>
      <w:bookmarkStart w:id="123"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DF5E10">
        <w:tc>
          <w:tcPr>
            <w:tcW w:w="7105" w:type="dxa"/>
            <w:shd w:val="clear" w:color="auto" w:fill="D9D9D9" w:themeFill="background1" w:themeFillShade="D9"/>
          </w:tcPr>
          <w:p w14:paraId="33D300CA"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40D2072C"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141086">
        <w:trPr>
          <w:trHeight w:val="1160"/>
        </w:trPr>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5D1B2460" w:rsidR="00BE2272" w:rsidRPr="00BE2272" w:rsidRDefault="006774B1" w:rsidP="00BE2272">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141086">
        <w:trPr>
          <w:trHeight w:val="620"/>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6774B1">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49B45EBE"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6774B1">
        <w:trPr>
          <w:trHeight w:val="638"/>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4962B1D0"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6774B1">
        <w:trPr>
          <w:trHeight w:val="692"/>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4AC5261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183F9C8B" w14:textId="59BBD2FC"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6774B1">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6774B1">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6774B1">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6774B1">
        <w:trPr>
          <w:trHeight w:val="485"/>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58003B3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6774B1">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6CB9EFE3"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6774B1">
        <w:trPr>
          <w:trHeight w:val="620"/>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BA73D22"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066D09">
        <w:rPr>
          <w:rFonts w:ascii="Times New Roman" w:hAnsi="Times New Roman" w:cs="Times New Roman"/>
          <w:b/>
          <w:color w:val="000000" w:themeColor="text1"/>
          <w:sz w:val="24"/>
          <w:szCs w:val="24"/>
        </w:rPr>
        <w:t xml:space="preserve">Operating System – </w:t>
      </w:r>
      <w:r w:rsidR="00670427" w:rsidRPr="00066D09">
        <w:rPr>
          <w:rFonts w:ascii="Times New Roman" w:hAnsi="Times New Roman" w:cs="Times New Roman"/>
          <w:color w:val="000000" w:themeColor="text1"/>
          <w:sz w:val="24"/>
          <w:szCs w:val="24"/>
        </w:rPr>
        <w:t>Najmuddin et al. (1970) prefer Microsoft Windows OS due to its greater flexibility for the project implementation</w:t>
      </w:r>
      <w:r w:rsidR="0066074C" w:rsidRPr="00066D09">
        <w:rPr>
          <w:rFonts w:ascii="Times New Roman" w:hAnsi="Times New Roman" w:cs="Times New Roman"/>
          <w:color w:val="000000" w:themeColor="text1"/>
          <w:sz w:val="24"/>
          <w:szCs w:val="24"/>
        </w:rPr>
        <w:t>.</w:t>
      </w:r>
    </w:p>
    <w:p w14:paraId="038791EC" w14:textId="4B17B0BE"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Python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r w:rsidR="00411E68" w:rsidRPr="00066D09">
        <w:rPr>
          <w:rFonts w:ascii="Times New Roman" w:hAnsi="Times New Roman" w:cs="Times New Roman"/>
          <w:color w:val="000000" w:themeColor="text1"/>
          <w:sz w:val="24"/>
          <w:szCs w:val="24"/>
        </w:rPr>
        <w:t>.</w:t>
      </w:r>
    </w:p>
    <w:p w14:paraId="02F5B3B9" w14:textId="7C92D32A"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00670427"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26FC8166" w14:textId="2EC3C844" w:rsidR="00743201" w:rsidRPr="00066D09"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Torch</w:t>
      </w:r>
      <w:r w:rsidR="00743201" w:rsidRPr="00066D09">
        <w:rPr>
          <w:rFonts w:ascii="Times New Roman" w:hAnsi="Times New Roman" w:cs="Times New Roman"/>
          <w:b/>
          <w:color w:val="000000" w:themeColor="text1"/>
          <w:sz w:val="24"/>
          <w:szCs w:val="24"/>
        </w:rPr>
        <w:t xml:space="preserve"> – </w:t>
      </w:r>
      <w:r w:rsidR="00670427"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3FFCDA95" w14:textId="6B6A0206"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w:t>
      </w:r>
      <w:r w:rsidR="00EA0D0E" w:rsidRPr="00066D09">
        <w:rPr>
          <w:rFonts w:ascii="Times New Roman" w:hAnsi="Times New Roman" w:cs="Times New Roman"/>
          <w:b/>
          <w:color w:val="000000" w:themeColor="text1"/>
          <w:sz w:val="24"/>
          <w:szCs w:val="24"/>
        </w:rPr>
        <w:t>&amp;</w:t>
      </w:r>
      <w:r w:rsidRPr="00066D09">
        <w:rPr>
          <w:rFonts w:ascii="Times New Roman" w:hAnsi="Times New Roman" w:cs="Times New Roman"/>
          <w:b/>
          <w:color w:val="000000" w:themeColor="text1"/>
          <w:sz w:val="24"/>
          <w:szCs w:val="24"/>
        </w:rPr>
        <w:t xml:space="preserve"> Google Colab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Canesche et al. (1970) used Google Colab as IDE for on-the-go machine learning and deep learning model training</w:t>
      </w:r>
      <w:r w:rsidR="00411E68" w:rsidRPr="00066D09">
        <w:rPr>
          <w:rFonts w:ascii="Times New Roman" w:hAnsi="Times New Roman" w:cs="Times New Roman"/>
          <w:color w:val="000000" w:themeColor="text1"/>
          <w:sz w:val="24"/>
          <w:szCs w:val="24"/>
        </w:rPr>
        <w:t>.</w:t>
      </w:r>
    </w:p>
    <w:p w14:paraId="625A5D45" w14:textId="4080C42C"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00FA0376" w:rsidRPr="00066D09">
        <w:rPr>
          <w:rFonts w:ascii="Times New Roman" w:hAnsi="Times New Roman" w:cs="Times New Roman"/>
          <w:color w:val="000000" w:themeColor="text1"/>
          <w:sz w:val="24"/>
          <w:szCs w:val="24"/>
        </w:rPr>
        <w:t>JavaScript framework for frontend development of user interface allowing input and data viewing.</w:t>
      </w:r>
    </w:p>
    <w:p w14:paraId="37C51A88" w14:textId="798E9ED0"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00AC2C38" w:rsidRPr="00066D09">
        <w:rPr>
          <w:rFonts w:ascii="Times New Roman" w:hAnsi="Times New Roman" w:cs="Times New Roman"/>
          <w:color w:val="000000" w:themeColor="text1"/>
          <w:sz w:val="24"/>
          <w:szCs w:val="24"/>
        </w:rPr>
        <w:t>Reference software for managing research paper references and articles.</w:t>
      </w:r>
    </w:p>
    <w:p w14:paraId="1F979426" w14:textId="0B9C64D4"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00AC2C38" w:rsidRPr="00066D09">
        <w:rPr>
          <w:rFonts w:ascii="Times New Roman" w:hAnsi="Times New Roman" w:cs="Times New Roman"/>
          <w:color w:val="000000" w:themeColor="text1"/>
          <w:sz w:val="24"/>
          <w:szCs w:val="24"/>
        </w:rPr>
        <w:t>Software and tools for figures, reports, and documentation.</w:t>
      </w:r>
    </w:p>
    <w:p w14:paraId="3D2A42EC" w14:textId="4B48AFD6" w:rsidR="00AC2C38" w:rsidRPr="00066D09" w:rsidRDefault="00743201" w:rsidP="00670427">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00AC2C38" w:rsidRPr="00066D09">
        <w:rPr>
          <w:rFonts w:ascii="Times New Roman" w:hAnsi="Times New Roman" w:cs="Times New Roman"/>
          <w:color w:val="000000" w:themeColor="text1"/>
          <w:sz w:val="24"/>
          <w:szCs w:val="24"/>
        </w:rPr>
        <w:t>Backup platform and code management system.</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AC2C38">
      <w:pPr>
        <w:pStyle w:val="ListParagraph"/>
        <w:numPr>
          <w:ilvl w:val="0"/>
          <w:numId w:val="25"/>
        </w:numPr>
        <w:spacing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998BD6" w14:textId="53D8A372" w:rsidR="00743201" w:rsidRPr="00774AF2" w:rsidRDefault="001C59A9" w:rsidP="00774AF2">
      <w:pPr>
        <w:pStyle w:val="Heading2"/>
        <w:spacing w:line="360" w:lineRule="auto"/>
        <w:jc w:val="both"/>
        <w:rPr>
          <w:rFonts w:ascii="Times New Roman" w:hAnsi="Times New Roman" w:cs="Times New Roman"/>
          <w:b/>
          <w:bCs/>
          <w:color w:val="auto"/>
          <w:sz w:val="24"/>
          <w:szCs w:val="24"/>
        </w:rPr>
      </w:pPr>
      <w:bookmarkStart w:id="133"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Start w:id="134" w:name="_Toc129862750"/>
      <w:bookmarkEnd w:id="132"/>
      <w:bookmarkEnd w:id="133"/>
    </w:p>
    <w:p w14:paraId="4C6034EF" w14:textId="65632E60" w:rsidR="00774AF2" w:rsidRPr="00774AF2" w:rsidRDefault="00774AF2"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5F5190AB" w14:textId="6D0C624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219B6C16" w14:textId="1897797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5"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413D06F7" w14:textId="2FA96463" w:rsidR="00043E9A" w:rsidRPr="00BD66ED" w:rsidRDefault="00AC2C38" w:rsidP="00AC2C38">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00E12DF0" w:rsidRPr="00F700F0">
        <w:rPr>
          <w:rFonts w:ascii="Times New Roman" w:hAnsi="Times New Roman" w:cs="Times New Roman"/>
          <w:sz w:val="24"/>
          <w:szCs w:val="24"/>
        </w:rPr>
        <w:t>.</w:t>
      </w:r>
    </w:p>
    <w:p w14:paraId="787900FB" w14:textId="1EC3FA26" w:rsidR="00126535" w:rsidRPr="00C940C8" w:rsidRDefault="00126535" w:rsidP="00126535">
      <w:pPr>
        <w:jc w:val="center"/>
        <w:rPr>
          <w:rFonts w:ascii="Times New Roman" w:hAnsi="Times New Roman" w:cs="Times New Roman"/>
          <w:sz w:val="24"/>
        </w:rPr>
      </w:pPr>
      <w:bookmarkStart w:id="136" w:name="_Toc13342791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50" w:type="dxa"/>
        <w:tblLook w:val="04A0" w:firstRow="1" w:lastRow="0" w:firstColumn="1" w:lastColumn="0" w:noHBand="0" w:noVBand="1"/>
      </w:tblPr>
      <w:tblGrid>
        <w:gridCol w:w="2851"/>
        <w:gridCol w:w="1016"/>
        <w:gridCol w:w="1229"/>
        <w:gridCol w:w="4454"/>
      </w:tblGrid>
      <w:tr w:rsidR="00743201" w:rsidRPr="006B11E7" w14:paraId="4A2F3324" w14:textId="77777777" w:rsidTr="00670427">
        <w:trPr>
          <w:trHeight w:val="386"/>
        </w:trPr>
        <w:tc>
          <w:tcPr>
            <w:tcW w:w="2851" w:type="dxa"/>
            <w:shd w:val="clear" w:color="auto" w:fill="F2F2F2" w:themeFill="background1" w:themeFillShade="F2"/>
          </w:tcPr>
          <w:p w14:paraId="767D07BE"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359F0760" w14:textId="7FA4601A" w:rsidR="00743201" w:rsidRPr="00AC2C38" w:rsidRDefault="00AC2C38"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00743201"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30EAB163"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36A3EFB1"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743201" w:rsidRPr="006B11E7" w14:paraId="1B14BD69" w14:textId="77777777" w:rsidTr="00670427">
        <w:trPr>
          <w:trHeight w:val="841"/>
        </w:trPr>
        <w:tc>
          <w:tcPr>
            <w:tcW w:w="285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04F08B18" w14:textId="5DFED7C0"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743201" w:rsidRPr="006B11E7" w14:paraId="7950B381" w14:textId="77777777" w:rsidTr="00670427">
        <w:trPr>
          <w:trHeight w:val="787"/>
        </w:trPr>
        <w:tc>
          <w:tcPr>
            <w:tcW w:w="2851" w:type="dxa"/>
          </w:tcPr>
          <w:p w14:paraId="05B326A3" w14:textId="1AD20EB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05B484A0" w14:textId="2826777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743201" w:rsidRPr="006B11E7" w14:paraId="6F1F6F6A" w14:textId="77777777" w:rsidTr="00670427">
        <w:trPr>
          <w:trHeight w:val="422"/>
        </w:trPr>
        <w:tc>
          <w:tcPr>
            <w:tcW w:w="2851" w:type="dxa"/>
          </w:tcPr>
          <w:p w14:paraId="280363B6" w14:textId="18C36C82"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670427">
        <w:trPr>
          <w:trHeight w:val="787"/>
        </w:trPr>
        <w:tc>
          <w:tcPr>
            <w:tcW w:w="285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6D18A94F" w14:textId="37F19741"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743201" w:rsidRPr="006B11E7" w14:paraId="0B4925FE" w14:textId="77777777" w:rsidTr="00670427">
        <w:trPr>
          <w:trHeight w:val="849"/>
        </w:trPr>
        <w:tc>
          <w:tcPr>
            <w:tcW w:w="285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4BFEDBF5" w14:textId="52186246"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743201" w:rsidRPr="006B11E7" w14:paraId="31083E0B" w14:textId="77777777" w:rsidTr="00670427">
        <w:trPr>
          <w:trHeight w:val="143"/>
        </w:trPr>
        <w:tc>
          <w:tcPr>
            <w:tcW w:w="285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670427">
      <w:pPr>
        <w:pStyle w:val="Heading1"/>
        <w:pBdr>
          <w:bottom w:val="single" w:sz="6" w:space="1" w:color="auto"/>
        </w:pBdr>
        <w:spacing w:before="200" w:line="360" w:lineRule="auto"/>
        <w:rPr>
          <w:rFonts w:ascii="Times New Roman" w:hAnsi="Times New Roman" w:cs="Times New Roman"/>
          <w:b/>
          <w:bCs/>
          <w:color w:val="auto"/>
          <w:sz w:val="28"/>
          <w:szCs w:val="28"/>
        </w:rPr>
      </w:pPr>
      <w:bookmarkStart w:id="137"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31C63F20" w:rsidR="0017161A" w:rsidRDefault="00670427" w:rsidP="00670427">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253399" w:rsidRPr="00253399">
        <w:rPr>
          <w:rFonts w:ascii="Times New Roman" w:hAnsi="Times New Roman" w:cs="Times New Roman"/>
          <w:sz w:val="24"/>
          <w:szCs w:val="24"/>
        </w:rPr>
        <w:t>.</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8" w:name="_Toc125663096"/>
      <w:bookmarkStart w:id="139" w:name="_Toc133428036"/>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rsidP="00242A4F">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428037"/>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1F46F551" w:rsidR="00B40933" w:rsidRDefault="00242A4F" w:rsidP="00242A4F">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428038"/>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191BD61B" w:rsidR="004A7DA5" w:rsidRPr="00C940C8" w:rsidRDefault="004A7DA5" w:rsidP="004A7DA5">
      <w:pPr>
        <w:spacing w:before="240"/>
        <w:jc w:val="center"/>
        <w:rPr>
          <w:rFonts w:ascii="Times New Roman" w:hAnsi="Times New Roman" w:cs="Times New Roman"/>
          <w:sz w:val="24"/>
        </w:rPr>
      </w:pPr>
      <w:bookmarkStart w:id="146" w:name="_Toc133430536"/>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4C44AC">
        <w:rPr>
          <w:rFonts w:ascii="Times New Roman" w:hAnsi="Times New Roman" w:cs="Times New Roman"/>
          <w:noProof/>
          <w:sz w:val="24"/>
        </w:rPr>
        <w:t>3</w:t>
      </w:r>
      <w:r w:rsidR="00F65252">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ED2B9C">
        <w:rPr>
          <w:rFonts w:ascii="Times New Roman" w:hAnsi="Times New Roman" w:cs="Times New Roman"/>
          <w:i/>
          <w:sz w:val="24"/>
        </w:rPr>
        <w:t>(</w:t>
      </w:r>
      <w:hyperlink r:id="rId27" w:history="1">
        <w:r w:rsidR="007131AE" w:rsidRPr="00ED2B9C">
          <w:rPr>
            <w:rStyle w:val="Hyperlink"/>
            <w:rFonts w:ascii="Times New Roman" w:hAnsi="Times New Roman" w:cs="Times New Roman"/>
            <w:i/>
            <w:color w:val="auto"/>
            <w:sz w:val="24"/>
            <w:u w:val="none"/>
          </w:rPr>
          <w:t>view high qual version)</w:t>
        </w:r>
        <w:bookmarkEnd w:id="146"/>
      </w:hyperlink>
    </w:p>
    <w:p w14:paraId="734FC6A8" w14:textId="0EE19791" w:rsidR="00B40933" w:rsidRDefault="00ED2B9C" w:rsidP="004A7DA5">
      <w:pPr>
        <w:keepNext/>
        <w:jc w:val="center"/>
        <w:rPr>
          <w:rFonts w:ascii="Times New Roman Regular" w:hAnsi="Times New Roman Regular" w:cs="Times New Roman Regular" w:hint="eastAsia"/>
        </w:rPr>
      </w:pPr>
      <w:r>
        <w:rPr>
          <w:noProof/>
        </w:rPr>
        <w:drawing>
          <wp:inline distT="0" distB="0" distL="0" distR="0" wp14:anchorId="70F84919" wp14:editId="26203003">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601DAAAD" w:rsidR="00B40933" w:rsidRDefault="006962B3" w:rsidP="006962B3">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428039"/>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5CD86389" w:rsidR="00B40933" w:rsidRDefault="006962B3" w:rsidP="006962B3">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428040"/>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23C4E847" w:rsidR="00011EE4" w:rsidRDefault="00C940C8" w:rsidP="00C940C8">
      <w:pPr>
        <w:spacing w:line="360" w:lineRule="auto"/>
        <w:jc w:val="center"/>
        <w:rPr>
          <w:noProof/>
        </w:rPr>
      </w:pPr>
      <w:bookmarkStart w:id="153" w:name="_Toc133430537"/>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4C44AC">
        <w:rPr>
          <w:rFonts w:ascii="Times New Roman" w:hAnsi="Times New Roman" w:cs="Times New Roman"/>
          <w:noProof/>
          <w:sz w:val="24"/>
        </w:rPr>
        <w:t>4</w:t>
      </w:r>
      <w:r w:rsidR="00F65252">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29"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3"/>
    </w:p>
    <w:p w14:paraId="4F672734" w14:textId="5FA754F3" w:rsidR="002B069C" w:rsidRPr="00C940C8" w:rsidRDefault="004A50C3" w:rsidP="00C940C8">
      <w:pPr>
        <w:spacing w:line="360" w:lineRule="auto"/>
        <w:jc w:val="center"/>
        <w:rPr>
          <w:rFonts w:ascii="Times New Roman" w:hAnsi="Times New Roman" w:cs="Times New Roman"/>
          <w:sz w:val="24"/>
        </w:rPr>
      </w:pPr>
      <w:r>
        <w:rPr>
          <w:noProof/>
        </w:rPr>
        <w:drawing>
          <wp:inline distT="0" distB="0" distL="0" distR="0" wp14:anchorId="72B6205F" wp14:editId="37C2F0E4">
            <wp:extent cx="5441211" cy="52578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428041"/>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570EEB9" w14:textId="40C48B3D" w:rsidR="002B069C" w:rsidRPr="00B66B0D" w:rsidRDefault="00B66B0D" w:rsidP="006962B3">
      <w:pPr>
        <w:jc w:val="center"/>
        <w:rPr>
          <w:rFonts w:ascii="Times New Roman" w:hAnsi="Times New Roman" w:cs="Times New Roman"/>
        </w:rPr>
      </w:pPr>
      <w:bookmarkStart w:id="157"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7"/>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16DD0985" w14:textId="3023136B"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3428042"/>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661851E2" w:rsidR="002B069C" w:rsidRPr="00B66B0D" w:rsidRDefault="00B66B0D" w:rsidP="00B66B0D">
      <w:pPr>
        <w:jc w:val="center"/>
        <w:rPr>
          <w:rFonts w:ascii="Times New Roman" w:hAnsi="Times New Roman" w:cs="Times New Roman"/>
          <w:sz w:val="24"/>
        </w:rPr>
      </w:pPr>
      <w:bookmarkStart w:id="161"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1"/>
    </w:p>
    <w:tbl>
      <w:tblPr>
        <w:tblStyle w:val="TableGrid"/>
        <w:tblW w:w="0" w:type="auto"/>
        <w:tblLook w:val="04A0" w:firstRow="1" w:lastRow="0" w:firstColumn="1" w:lastColumn="0" w:noHBand="0" w:noVBand="1"/>
      </w:tblPr>
      <w:tblGrid>
        <w:gridCol w:w="1603"/>
        <w:gridCol w:w="7747"/>
      </w:tblGrid>
      <w:tr w:rsidR="00926A00" w:rsidRPr="006B5E91" w14:paraId="2F7A35B6" w14:textId="77777777" w:rsidTr="00BD66ED">
        <w:tc>
          <w:tcPr>
            <w:tcW w:w="125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BD66ED">
        <w:trPr>
          <w:trHeight w:val="125"/>
        </w:trPr>
        <w:tc>
          <w:tcPr>
            <w:tcW w:w="125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BD66ED">
        <w:trPr>
          <w:trHeight w:val="125"/>
        </w:trPr>
        <w:tc>
          <w:tcPr>
            <w:tcW w:w="125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BD66ED">
        <w:trPr>
          <w:trHeight w:val="125"/>
        </w:trPr>
        <w:tc>
          <w:tcPr>
            <w:tcW w:w="125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926A00" w:rsidRPr="006B5E91" w14:paraId="7FFA2362" w14:textId="77777777" w:rsidTr="00BD66ED">
        <w:trPr>
          <w:trHeight w:val="125"/>
        </w:trPr>
        <w:tc>
          <w:tcPr>
            <w:tcW w:w="125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BD66ED">
        <w:trPr>
          <w:trHeight w:val="125"/>
        </w:trPr>
        <w:tc>
          <w:tcPr>
            <w:tcW w:w="125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BD66ED">
        <w:trPr>
          <w:trHeight w:val="125"/>
        </w:trPr>
        <w:tc>
          <w:tcPr>
            <w:tcW w:w="125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2" w:name="_4.5_Discussion_of"/>
      <w:bookmarkStart w:id="163" w:name="_Toc125556183"/>
      <w:bookmarkStart w:id="164" w:name="_Toc125663103"/>
      <w:bookmarkStart w:id="165" w:name="_Toc133428043"/>
      <w:bookmarkEnd w:id="162"/>
      <w:r w:rsidRPr="00D3104C">
        <w:rPr>
          <w:rFonts w:ascii="Times New Roman Regular" w:hAnsi="Times New Roman Regular" w:cs="Times New Roman Regular"/>
          <w:b/>
          <w:bCs/>
          <w:color w:val="auto"/>
          <w:sz w:val="28"/>
          <w:szCs w:val="28"/>
        </w:rPr>
        <w:t xml:space="preserve">4.5 </w:t>
      </w:r>
      <w:bookmarkEnd w:id="163"/>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4"/>
      <w:bookmarkEnd w:id="165"/>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6" w:name="_Toc125556184"/>
      <w:bookmarkStart w:id="167" w:name="_Toc125663104"/>
      <w:bookmarkStart w:id="168" w:name="_Toc133428044"/>
      <w:r w:rsidRPr="00D3104C">
        <w:rPr>
          <w:rFonts w:ascii="Times New Roman Regular" w:hAnsi="Times New Roman Regular" w:cs="Times New Roman Regular"/>
          <w:b/>
          <w:bCs/>
          <w:color w:val="auto"/>
          <w:sz w:val="24"/>
          <w:szCs w:val="24"/>
        </w:rPr>
        <w:t>4.5.1 Literature review</w:t>
      </w:r>
      <w:bookmarkEnd w:id="166"/>
      <w:bookmarkEnd w:id="167"/>
      <w:bookmarkEnd w:id="168"/>
    </w:p>
    <w:p w14:paraId="5BBE472A" w14:textId="0461FEC6" w:rsidR="002B069C" w:rsidRPr="00B66B0D" w:rsidRDefault="00B66B0D" w:rsidP="00B66B0D">
      <w:pPr>
        <w:jc w:val="center"/>
        <w:rPr>
          <w:rFonts w:ascii="Times New Roman" w:hAnsi="Times New Roman" w:cs="Times New Roman"/>
          <w:sz w:val="24"/>
          <w:szCs w:val="24"/>
        </w:rPr>
      </w:pPr>
      <w:bookmarkStart w:id="169"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69"/>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AB3F5D">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AB3F5D">
        <w:tc>
          <w:tcPr>
            <w:tcW w:w="7195" w:type="dxa"/>
          </w:tcPr>
          <w:p w14:paraId="10F9848B" w14:textId="52D1BE4F"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AB3F5D">
        <w:tc>
          <w:tcPr>
            <w:tcW w:w="7195" w:type="dxa"/>
          </w:tcPr>
          <w:p w14:paraId="562A6B98" w14:textId="6DBF78F0"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AB3F5D">
        <w:tc>
          <w:tcPr>
            <w:tcW w:w="7195" w:type="dxa"/>
          </w:tcPr>
          <w:p w14:paraId="7B06C096" w14:textId="08F54A6E"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AB3F5D">
        <w:tc>
          <w:tcPr>
            <w:tcW w:w="7195" w:type="dxa"/>
          </w:tcPr>
          <w:p w14:paraId="5214D845" w14:textId="58C470B6"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0" w:name="_Toc125663105"/>
      <w:bookmarkStart w:id="171" w:name="_Toc125556185"/>
      <w:bookmarkStart w:id="172" w:name="_Toc133428045"/>
      <w:r w:rsidRPr="00D3104C">
        <w:rPr>
          <w:rFonts w:ascii="Times New Roman Regular" w:hAnsi="Times New Roman Regular" w:cs="Times New Roman Regular"/>
          <w:b/>
          <w:bCs/>
          <w:color w:val="auto"/>
          <w:sz w:val="24"/>
          <w:szCs w:val="24"/>
        </w:rPr>
        <w:t xml:space="preserve">4.5.2 </w:t>
      </w:r>
      <w:bookmarkEnd w:id="170"/>
      <w:bookmarkEnd w:id="171"/>
      <w:r w:rsidR="007415BB" w:rsidRPr="00EB32B4">
        <w:rPr>
          <w:rFonts w:ascii="Times New Roman" w:hAnsi="Times New Roman" w:cs="Times New Roman"/>
          <w:b/>
          <w:color w:val="auto"/>
          <w:sz w:val="24"/>
          <w:szCs w:val="24"/>
        </w:rPr>
        <w:t>Brainstorming</w:t>
      </w:r>
      <w:bookmarkEnd w:id="172"/>
    </w:p>
    <w:p w14:paraId="3A5A2BE4" w14:textId="5AD9DF3B" w:rsidR="00B40933" w:rsidRPr="00B66B0D" w:rsidRDefault="006962B3" w:rsidP="006962B3">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173"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173"/>
    </w:p>
    <w:p w14:paraId="440180DA" w14:textId="3930E8CD" w:rsidR="002B069C" w:rsidRPr="00B66B0D" w:rsidRDefault="00B66B0D" w:rsidP="00B66B0D">
      <w:pPr>
        <w:jc w:val="center"/>
        <w:rPr>
          <w:rFonts w:ascii="Times New Roman" w:hAnsi="Times New Roman" w:cs="Times New Roman"/>
          <w:sz w:val="24"/>
          <w:szCs w:val="24"/>
        </w:rPr>
      </w:pPr>
      <w:bookmarkStart w:id="174"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4"/>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68FD3745"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2BFE6457" w14:textId="4F1AA87A"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62C17764" w14:textId="72FA3D15" w:rsidR="00B40933" w:rsidRPr="00135C0E" w:rsidRDefault="0017161A" w:rsidP="006962B3">
      <w:pPr>
        <w:pStyle w:val="Heading2"/>
        <w:spacing w:before="120" w:line="360" w:lineRule="auto"/>
        <w:rPr>
          <w:rFonts w:ascii="Times New Roman Regular" w:hAnsi="Times New Roman Regular" w:cs="Times New Roman Regular" w:hint="eastAsia"/>
          <w:b/>
          <w:bCs/>
          <w:color w:val="auto"/>
          <w:sz w:val="24"/>
          <w:szCs w:val="24"/>
        </w:rPr>
      </w:pPr>
      <w:bookmarkStart w:id="175" w:name="_Toc125556187"/>
      <w:bookmarkStart w:id="176" w:name="_Toc125663107"/>
      <w:bookmarkStart w:id="177" w:name="_Toc133428046"/>
      <w:r w:rsidRPr="00135C0E">
        <w:rPr>
          <w:rFonts w:ascii="Times New Roman Regular" w:hAnsi="Times New Roman Regular" w:cs="Times New Roman Regular"/>
          <w:b/>
          <w:bCs/>
          <w:color w:val="auto"/>
          <w:sz w:val="24"/>
          <w:szCs w:val="24"/>
        </w:rPr>
        <w:t>4.5.3 Interviews</w:t>
      </w:r>
      <w:bookmarkEnd w:id="175"/>
      <w:bookmarkEnd w:id="176"/>
      <w:bookmarkEnd w:id="177"/>
    </w:p>
    <w:p w14:paraId="64AF280F" w14:textId="5F7F99D0" w:rsidR="007415BB" w:rsidRPr="00004031" w:rsidRDefault="007415BB" w:rsidP="00004031">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sidR="008E07CF">
        <w:rPr>
          <w:rFonts w:ascii="Times New Roman" w:hAnsi="Times New Roman" w:cs="Times New Roman"/>
          <w:sz w:val="24"/>
          <w:szCs w:val="24"/>
        </w:rPr>
        <w:t xml:space="preserve">along with the related evidence </w:t>
      </w:r>
      <w:r w:rsidR="00004031">
        <w:rPr>
          <w:rFonts w:ascii="Times New Roman" w:hAnsi="Times New Roman" w:cs="Times New Roman"/>
          <w:sz w:val="24"/>
          <w:szCs w:val="24"/>
        </w:rPr>
        <w:t xml:space="preserve">&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w:t>
        </w:r>
        <w:r w:rsidRPr="005B56B4">
          <w:rPr>
            <w:rStyle w:val="Hyperlink"/>
            <w:rFonts w:ascii="Times New Roman" w:hAnsi="Times New Roman" w:cs="Times New Roman"/>
            <w:b/>
            <w:bCs/>
            <w:color w:val="000000" w:themeColor="text1"/>
            <w:sz w:val="24"/>
            <w:szCs w:val="24"/>
            <w:u w:val="none"/>
          </w:rPr>
          <w:t xml:space="preserve">IX </w:t>
        </w:r>
        <w:r w:rsidR="00E64A94">
          <w:rPr>
            <w:rStyle w:val="Hyperlink"/>
            <w:rFonts w:ascii="Times New Roman" w:hAnsi="Times New Roman" w:cs="Times New Roman"/>
            <w:b/>
            <w:bCs/>
            <w:color w:val="000000" w:themeColor="text1"/>
            <w:sz w:val="24"/>
            <w:szCs w:val="24"/>
            <w:u w:val="none"/>
          </w:rPr>
          <w:t>C.2</w:t>
        </w:r>
      </w:hyperlink>
      <w:bookmarkStart w:id="178" w:name="_Toc125663106"/>
      <w:bookmarkStart w:id="179" w:name="_Toc125556186"/>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C03AC3">
        <w:tc>
          <w:tcPr>
            <w:tcW w:w="1255"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8100"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C03AC3">
        <w:tc>
          <w:tcPr>
            <w:tcW w:w="1255"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8100" w:type="dxa"/>
          </w:tcPr>
          <w:p w14:paraId="545B8307" w14:textId="0F1DF69C"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7415BB" w:rsidRPr="006B5E91" w14:paraId="3CC72E4B" w14:textId="77777777" w:rsidTr="00C03AC3">
        <w:tc>
          <w:tcPr>
            <w:tcW w:w="1255"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8100" w:type="dxa"/>
          </w:tcPr>
          <w:p w14:paraId="4B134191" w14:textId="6A8D0C30" w:rsidR="007415BB" w:rsidRPr="006B5E91"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7415BB" w:rsidRPr="006B5E91" w14:paraId="16BADA76" w14:textId="77777777" w:rsidTr="00C03AC3">
        <w:tc>
          <w:tcPr>
            <w:tcW w:w="1255"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8100" w:type="dxa"/>
          </w:tcPr>
          <w:p w14:paraId="1D711838" w14:textId="353F9CA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7415BB" w:rsidRPr="006B5E91" w14:paraId="3099D77F" w14:textId="77777777" w:rsidTr="00C03AC3">
        <w:tc>
          <w:tcPr>
            <w:tcW w:w="1255"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8100" w:type="dxa"/>
          </w:tcPr>
          <w:p w14:paraId="6CAC7F3A" w14:textId="42263C3E"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7415BB" w:rsidRPr="006B5E91" w14:paraId="1F155D78" w14:textId="77777777" w:rsidTr="00C03AC3">
        <w:tc>
          <w:tcPr>
            <w:tcW w:w="1255"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8100" w:type="dxa"/>
          </w:tcPr>
          <w:p w14:paraId="54676EE0" w14:textId="639B620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7415BB" w:rsidRPr="006B5E91" w14:paraId="34F86F89" w14:textId="77777777" w:rsidTr="00C03AC3">
        <w:tc>
          <w:tcPr>
            <w:tcW w:w="1255"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8100" w:type="dxa"/>
          </w:tcPr>
          <w:p w14:paraId="17ABCD87" w14:textId="406C3EB1"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004031" w:rsidRPr="006B5E91" w14:paraId="34F208E6" w14:textId="77777777" w:rsidTr="00C03AC3">
        <w:tc>
          <w:tcPr>
            <w:tcW w:w="1255" w:type="dxa"/>
          </w:tcPr>
          <w:p w14:paraId="3C27E8CC" w14:textId="08FD3B09" w:rsidR="00004031" w:rsidRDefault="00004031"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8100" w:type="dxa"/>
          </w:tcPr>
          <w:p w14:paraId="621AB080" w14:textId="47024CF8" w:rsidR="00004031" w:rsidRPr="00AB3F5D" w:rsidRDefault="00004031"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7415BB" w:rsidRPr="006B5E91" w14:paraId="61F684C2" w14:textId="77777777" w:rsidTr="00C03AC3">
        <w:tc>
          <w:tcPr>
            <w:tcW w:w="1255"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8100" w:type="dxa"/>
          </w:tcPr>
          <w:p w14:paraId="377D6E20" w14:textId="5CECB7B4"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7415BB" w:rsidRPr="006B5E91" w14:paraId="39354F7D" w14:textId="77777777" w:rsidTr="00C03AC3">
        <w:tc>
          <w:tcPr>
            <w:tcW w:w="1255"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8100" w:type="dxa"/>
          </w:tcPr>
          <w:p w14:paraId="1CAD2370" w14:textId="77B09709"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7415BB" w:rsidRPr="006B5E91" w14:paraId="067C7812" w14:textId="77777777" w:rsidTr="00C03AC3">
        <w:tc>
          <w:tcPr>
            <w:tcW w:w="1255"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8100" w:type="dxa"/>
          </w:tcPr>
          <w:p w14:paraId="59AE1585" w14:textId="47B7CACF"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0C143AB2" w14:textId="1D2E9D17" w:rsidR="007415BB" w:rsidRPr="00B66B0D" w:rsidRDefault="0017161A" w:rsidP="00C03AC3">
      <w:pPr>
        <w:pStyle w:val="Heading2"/>
        <w:spacing w:before="120" w:line="360" w:lineRule="auto"/>
        <w:rPr>
          <w:rFonts w:ascii="Times New Roman Regular" w:hAnsi="Times New Roman Regular" w:cs="Times New Roman Regular" w:hint="eastAsia"/>
          <w:b/>
          <w:bCs/>
          <w:color w:val="auto"/>
          <w:sz w:val="24"/>
          <w:szCs w:val="24"/>
        </w:rPr>
      </w:pPr>
      <w:bookmarkStart w:id="180" w:name="_Toc133428047"/>
      <w:r w:rsidRPr="00135C0E">
        <w:rPr>
          <w:rFonts w:ascii="Times New Roman Regular" w:hAnsi="Times New Roman Regular" w:cs="Times New Roman Regular"/>
          <w:b/>
          <w:bCs/>
          <w:color w:val="auto"/>
          <w:sz w:val="24"/>
          <w:szCs w:val="24"/>
        </w:rPr>
        <w:t>4.5.4 Survey</w:t>
      </w:r>
      <w:bookmarkStart w:id="181" w:name="_Toc125556188"/>
      <w:bookmarkStart w:id="182" w:name="_Toc125663108"/>
      <w:bookmarkEnd w:id="178"/>
      <w:bookmarkEnd w:id="179"/>
      <w:bookmarkEnd w:id="180"/>
    </w:p>
    <w:p w14:paraId="1561B23D" w14:textId="72176BC8" w:rsidR="002B069C" w:rsidRDefault="00B66B0D" w:rsidP="00B66B0D">
      <w:pPr>
        <w:pStyle w:val="TableFigures"/>
        <w:jc w:val="center"/>
      </w:pPr>
      <w:bookmarkStart w:id="183" w:name="_Toc13342791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2</w:t>
      </w:r>
      <w:r w:rsidR="000759D5">
        <w:rPr>
          <w:noProof/>
        </w:rPr>
        <w:fldChar w:fldCharType="end"/>
      </w:r>
      <w:r>
        <w:t xml:space="preserve">: </w:t>
      </w:r>
      <w:r w:rsidRPr="0032758D">
        <w:t>Survey Analysis (Self-Composed)</w:t>
      </w:r>
      <w:bookmarkEnd w:id="183"/>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524B13">
        <w:trPr>
          <w:trHeight w:val="3410"/>
        </w:trPr>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6B344936" w:rsidR="007415BB" w:rsidRPr="00AB3F5D" w:rsidRDefault="00524B13" w:rsidP="00524B13">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3160A5EC" wp14:editId="68595D2D">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00AB3F5D" w:rsidRPr="00AB3F5D">
              <w:rPr>
                <w:rFonts w:ascii="Times New Roman" w:hAnsi="Times New Roman" w:cs="Times New Roman"/>
                <w:noProof/>
                <w:sz w:val="24"/>
                <w:szCs w:val="24"/>
              </w:rPr>
              <w: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524B13">
        <w:trPr>
          <w:trHeight w:val="3347"/>
        </w:trPr>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1D25200B" w14:textId="19376830" w:rsidR="007415BB" w:rsidRPr="00883D75" w:rsidRDefault="007415BB" w:rsidP="00524B13">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AAC21CB" wp14:editId="049D3DEC">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00524B13"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505DB142" w:rsidR="007415BB" w:rsidRPr="004F7D9E" w:rsidRDefault="00524B13" w:rsidP="00A43383">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B909B2C" wp14:editId="4EC5D7EC">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207DCC40" w14:textId="1719B5BC" w:rsidR="007415BB" w:rsidRPr="00883D75" w:rsidRDefault="00883D75" w:rsidP="00524B13">
            <w:pPr>
              <w:spacing w:after="0" w:line="360" w:lineRule="auto"/>
              <w:jc w:val="both"/>
              <w:rPr>
                <w:rFonts w:ascii="Times New Roman" w:hAnsi="Times New Roman" w:cs="Times New Roman"/>
                <w:noProof/>
                <w:sz w:val="24"/>
                <w:szCs w:val="24"/>
              </w:rPr>
            </w:pPr>
            <w:r w:rsidRPr="00883D75">
              <w:t xml:space="preserve"> </w:t>
            </w:r>
            <w:r w:rsidR="00524B13"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586F4B34" w:rsidR="007415BB" w:rsidRPr="00883D75"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0F2959C5" wp14:editId="600C367F">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883D75">
              <w:t xml:space="preserve"> </w:t>
            </w:r>
            <w:r w:rsidR="00883D75"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82DC386" w:rsidR="007415BB" w:rsidRPr="006B5E91" w:rsidRDefault="00883D75" w:rsidP="00A43383">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524B13">
        <w:trPr>
          <w:trHeight w:val="3050"/>
        </w:trPr>
        <w:tc>
          <w:tcPr>
            <w:tcW w:w="9350" w:type="dxa"/>
            <w:gridSpan w:val="2"/>
          </w:tcPr>
          <w:p w14:paraId="5EAFDF08" w14:textId="18B775DE" w:rsidR="007415BB" w:rsidRDefault="00524B13"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4CECF88D">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1C0C18AA" w14:textId="55AAE8F2" w:rsidR="007415BB" w:rsidRPr="00883D75" w:rsidRDefault="00883D75" w:rsidP="00524B13">
            <w:pPr>
              <w:spacing w:after="0" w:line="360" w:lineRule="auto"/>
              <w:jc w:val="both"/>
              <w:rPr>
                <w:rFonts w:ascii="Times New Roman" w:hAnsi="Times New Roman" w:cs="Times New Roman"/>
                <w:noProof/>
                <w:sz w:val="24"/>
                <w:szCs w:val="24"/>
              </w:rPr>
            </w:pPr>
            <w:r>
              <w:t xml:space="preserve"> </w:t>
            </w:r>
            <w:r w:rsidR="00524B13"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00524B13" w:rsidRPr="00524B13">
              <w:rPr>
                <w:rFonts w:ascii="Times New Roman" w:hAnsi="Times New Roman" w:cs="Times New Roman"/>
                <w:noProof/>
                <w:sz w:val="24"/>
                <w:szCs w:val="24"/>
              </w:rPr>
              <w:lastRenderedPageBreak/>
              <w:t>significance of customer reviews in fostering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298B6A1" w14:textId="77777777" w:rsidR="00E6716E" w:rsidRDefault="00E6716E" w:rsidP="00524B13">
      <w:pPr>
        <w:pStyle w:val="TableFigures"/>
        <w:jc w:val="center"/>
      </w:pPr>
      <w:bookmarkStart w:id="184" w:name="_Toc133427919"/>
    </w:p>
    <w:p w14:paraId="19447923" w14:textId="74D67BB5" w:rsidR="002B069C" w:rsidRDefault="00B66B0D" w:rsidP="00524B13">
      <w:pPr>
        <w:pStyle w:val="TableFigures"/>
        <w:jc w:val="center"/>
      </w:pPr>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3</w:t>
      </w:r>
      <w:r w:rsidR="000759D5">
        <w:rPr>
          <w:noProof/>
        </w:rPr>
        <w:fldChar w:fldCharType="end"/>
      </w:r>
      <w:r>
        <w:t xml:space="preserve">: </w:t>
      </w:r>
      <w:r w:rsidRPr="00750821">
        <w:t>Survey Thematic Analysis (Self-Composed)</w:t>
      </w:r>
      <w:bookmarkEnd w:id="184"/>
    </w:p>
    <w:tbl>
      <w:tblPr>
        <w:tblStyle w:val="TableGrid"/>
        <w:tblW w:w="0" w:type="auto"/>
        <w:tblLook w:val="04A0" w:firstRow="1" w:lastRow="0" w:firstColumn="1" w:lastColumn="0" w:noHBand="0" w:noVBand="1"/>
      </w:tblPr>
      <w:tblGrid>
        <w:gridCol w:w="2335"/>
        <w:gridCol w:w="7015"/>
      </w:tblGrid>
      <w:tr w:rsidR="00352CB4" w:rsidRPr="006B5E91" w14:paraId="31993F4F" w14:textId="77777777" w:rsidTr="00524B13">
        <w:tc>
          <w:tcPr>
            <w:tcW w:w="233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524B13">
        <w:tc>
          <w:tcPr>
            <w:tcW w:w="233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524B13">
        <w:tc>
          <w:tcPr>
            <w:tcW w:w="233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524B13">
        <w:tc>
          <w:tcPr>
            <w:tcW w:w="233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524B13">
        <w:tc>
          <w:tcPr>
            <w:tcW w:w="233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524B13" w:rsidRPr="006B5E91" w14:paraId="0015A869" w14:textId="77777777" w:rsidTr="00524B13">
        <w:tc>
          <w:tcPr>
            <w:tcW w:w="2335" w:type="dxa"/>
            <w:shd w:val="clear" w:color="auto" w:fill="D9D9D9" w:themeFill="background1" w:themeFillShade="D9"/>
          </w:tcPr>
          <w:p w14:paraId="76B12FB5"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015" w:type="dxa"/>
            <w:shd w:val="clear" w:color="auto" w:fill="D9D9D9" w:themeFill="background1" w:themeFillShade="D9"/>
          </w:tcPr>
          <w:p w14:paraId="068038F4"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524B13" w:rsidRPr="006B5E91" w14:paraId="6A2E2713" w14:textId="77777777" w:rsidTr="00524B13">
        <w:tc>
          <w:tcPr>
            <w:tcW w:w="2335" w:type="dxa"/>
          </w:tcPr>
          <w:p w14:paraId="59EA675C" w14:textId="77777777" w:rsidR="00524B13" w:rsidRPr="006B5E91" w:rsidRDefault="00524B13" w:rsidP="007B667A">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108C1C80"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524B13" w:rsidRPr="006B5E91" w14:paraId="71E9C568" w14:textId="77777777" w:rsidTr="00524B13">
        <w:tc>
          <w:tcPr>
            <w:tcW w:w="2335" w:type="dxa"/>
          </w:tcPr>
          <w:p w14:paraId="079DF62C"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51F9A989"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524B13" w:rsidRPr="006B5E91" w14:paraId="00BCB926" w14:textId="77777777" w:rsidTr="00524B13">
        <w:tc>
          <w:tcPr>
            <w:tcW w:w="2335" w:type="dxa"/>
          </w:tcPr>
          <w:p w14:paraId="3047226A"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34000B42"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524B13" w:rsidRPr="006B5E91" w14:paraId="1807E537" w14:textId="77777777" w:rsidTr="00524B13">
        <w:tc>
          <w:tcPr>
            <w:tcW w:w="2335" w:type="dxa"/>
          </w:tcPr>
          <w:p w14:paraId="631795EF"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1ADFD555"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067E03F4" w14:textId="02EDC523" w:rsidR="00F35375"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5"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5"/>
    </w:p>
    <w:p w14:paraId="76B0873C" w14:textId="56BDE858" w:rsidR="00524B13" w:rsidRPr="00524B13"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3E478BDD" w14:textId="2E496FFE" w:rsidR="009723EF" w:rsidRDefault="009723EF" w:rsidP="009723EF">
      <w:pPr>
        <w:pStyle w:val="TableFigures"/>
        <w:jc w:val="center"/>
      </w:pPr>
      <w:bookmarkStart w:id="186" w:name="_Toc133427920"/>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4</w:t>
      </w:r>
      <w:r w:rsidR="000759D5">
        <w:rPr>
          <w:noProof/>
        </w:rPr>
        <w:fldChar w:fldCharType="end"/>
      </w:r>
      <w:r>
        <w:t xml:space="preserve"> </w:t>
      </w:r>
      <w:r w:rsidRPr="0087268F">
        <w:t>Competitor Analysis (Self-Composed)</w:t>
      </w:r>
      <w:bookmarkEnd w:id="186"/>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9723EF" w14:paraId="3A6C361D" w14:textId="77777777" w:rsidTr="00524B13">
        <w:tc>
          <w:tcPr>
            <w:tcW w:w="9350" w:type="dxa"/>
            <w:gridSpan w:val="6"/>
            <w:shd w:val="clear" w:color="auto" w:fill="D9D9D9" w:themeFill="background1" w:themeFillShade="D9"/>
          </w:tcPr>
          <w:p w14:paraId="422FAF7D" w14:textId="77777777" w:rsidR="009723EF" w:rsidRPr="002D5B7A" w:rsidRDefault="009723EF" w:rsidP="00524B13">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524B13">
        <w:trPr>
          <w:trHeight w:val="638"/>
        </w:trPr>
        <w:tc>
          <w:tcPr>
            <w:tcW w:w="2245" w:type="dxa"/>
            <w:tcBorders>
              <w:tl2br w:val="single" w:sz="4" w:space="0" w:color="auto"/>
            </w:tcBorders>
          </w:tcPr>
          <w:p w14:paraId="6464CFFF"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4712F6CC"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524B13">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524B13">
        <w:tc>
          <w:tcPr>
            <w:tcW w:w="2245"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524B13">
        <w:tc>
          <w:tcPr>
            <w:tcW w:w="2245"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524B13">
        <w:tc>
          <w:tcPr>
            <w:tcW w:w="2245"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524B13">
        <w:tc>
          <w:tcPr>
            <w:tcW w:w="2245"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1049"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E3D062A" w14:textId="3565996F" w:rsidR="00F35375" w:rsidRPr="00865DA5" w:rsidRDefault="00735A70" w:rsidP="00883D75">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7" w:name="_Toc133428049"/>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1"/>
      <w:bookmarkEnd w:id="182"/>
      <w:bookmarkEnd w:id="187"/>
    </w:p>
    <w:p w14:paraId="5CCBA003" w14:textId="33A0A50F" w:rsidR="002B069C" w:rsidRDefault="00B66B0D" w:rsidP="00B66B0D">
      <w:pPr>
        <w:pStyle w:val="TableFigures"/>
        <w:jc w:val="center"/>
      </w:pPr>
      <w:bookmarkStart w:id="188" w:name="_Toc13342792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5</w:t>
      </w:r>
      <w:r w:rsidR="000759D5">
        <w:rPr>
          <w:noProof/>
        </w:rPr>
        <w:fldChar w:fldCharType="end"/>
      </w:r>
      <w:r>
        <w:t xml:space="preserve">: </w:t>
      </w:r>
      <w:r w:rsidRPr="00590D95">
        <w:t>Prototyping Findings (Self-Composed)</w:t>
      </w:r>
      <w:bookmarkEnd w:id="188"/>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89"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0" w:name="_Toc133428050"/>
      <w:r w:rsidRPr="00A976CF">
        <w:rPr>
          <w:rFonts w:ascii="Times New Roman Regular" w:hAnsi="Times New Roman Regular" w:cs="Times New Roman Regular"/>
          <w:b/>
          <w:bCs/>
          <w:color w:val="auto"/>
          <w:sz w:val="24"/>
          <w:szCs w:val="24"/>
        </w:rPr>
        <w:lastRenderedPageBreak/>
        <w:t>4.5.6 Summary of findings</w:t>
      </w:r>
      <w:bookmarkEnd w:id="189"/>
      <w:bookmarkEnd w:id="190"/>
    </w:p>
    <w:p w14:paraId="116F4E9C" w14:textId="38735ECD" w:rsidR="002B069C" w:rsidRDefault="00B66B0D" w:rsidP="00B66B0D">
      <w:pPr>
        <w:pStyle w:val="TableFigures"/>
        <w:jc w:val="center"/>
      </w:pPr>
      <w:bookmarkStart w:id="191" w:name="_Toc13342792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6</w:t>
      </w:r>
      <w:r w:rsidR="000759D5">
        <w:rPr>
          <w:noProof/>
        </w:rPr>
        <w:fldChar w:fldCharType="end"/>
      </w:r>
      <w:r>
        <w:t xml:space="preserve">: </w:t>
      </w:r>
      <w:r w:rsidRPr="00173219">
        <w:t>Summary of Findings (Self-Composed)</w:t>
      </w:r>
      <w:bookmarkEnd w:id="191"/>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F5213CF"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38D3AC8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087457B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695FA5A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57CA749"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5603D29D"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3F6B98BC"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5B455C80"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FC00232"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23B8940E"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C90EF56"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02767A7A" w14:textId="7341517F" w:rsidR="0058582A" w:rsidRDefault="0058582A" w:rsidP="0058582A">
      <w:pPr>
        <w:spacing w:after="0" w:line="240" w:lineRule="auto"/>
        <w:rPr>
          <w:rFonts w:ascii="Times New Roman Regular" w:hAnsi="Times New Roman Regular" w:cs="Times New Roman Regular" w:hint="eastAsia"/>
          <w:b/>
          <w:bCs/>
          <w:sz w:val="28"/>
          <w:szCs w:val="28"/>
        </w:rPr>
      </w:pPr>
      <w:bookmarkStart w:id="192" w:name="_4.6_Context_diagram"/>
      <w:bookmarkStart w:id="193" w:name="_Toc125556190"/>
      <w:bookmarkStart w:id="194" w:name="_Toc125663110"/>
      <w:bookmarkEnd w:id="192"/>
    </w:p>
    <w:p w14:paraId="164541F6" w14:textId="77777777" w:rsidR="0058582A" w:rsidRPr="0058582A" w:rsidRDefault="0058582A" w:rsidP="0058582A">
      <w:pPr>
        <w:spacing w:after="0" w:line="240" w:lineRule="auto"/>
        <w:rPr>
          <w:rFonts w:ascii="Times New Roman Regular" w:eastAsiaTheme="majorEastAsia" w:hAnsi="Times New Roman Regular" w:cs="Times New Roman Regular" w:hint="eastAsia"/>
          <w:b/>
          <w:bCs/>
          <w:sz w:val="28"/>
          <w:szCs w:val="28"/>
        </w:rPr>
      </w:pPr>
      <w:bookmarkStart w:id="195"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195"/>
    </w:p>
    <w:p w14:paraId="7A003137" w14:textId="77777777" w:rsidR="0058582A" w:rsidRDefault="0058582A" w:rsidP="0058582A">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746CFA52" w14:textId="18127AAB" w:rsidR="0058582A" w:rsidRPr="00B66B0D" w:rsidRDefault="0058582A" w:rsidP="0058582A">
      <w:pPr>
        <w:pStyle w:val="TableFigures"/>
        <w:jc w:val="center"/>
      </w:pPr>
      <w:bookmarkStart w:id="196" w:name="_Toc133430538"/>
      <w:r>
        <w:t xml:space="preserve">Figure </w:t>
      </w:r>
      <w:fldSimple w:instr=" SEQ Figure \* ARABIC ">
        <w:r w:rsidR="004C44AC">
          <w:rPr>
            <w:noProof/>
          </w:rPr>
          <w:t>5</w:t>
        </w:r>
      </w:fldSimple>
      <w:r>
        <w:t xml:space="preserve">: </w:t>
      </w:r>
      <w:r w:rsidRPr="00FE3BD0">
        <w:t>Context Diagram (Self-Composed)</w:t>
      </w:r>
      <w:bookmarkEnd w:id="196"/>
    </w:p>
    <w:p w14:paraId="13CC18FF" w14:textId="77777777" w:rsidR="0058582A" w:rsidRDefault="0058582A" w:rsidP="0058582A">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17E7B632" wp14:editId="2853B29C">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0A3D3D02" w14:textId="7DF3865C" w:rsidR="009F31B7" w:rsidRDefault="00E670A2" w:rsidP="0058582A">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193"/>
      <w:bookmarkEnd w:id="194"/>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7" w:name="_Toc125556191"/>
      <w:bookmarkStart w:id="198" w:name="_Toc125663111"/>
      <w:bookmarkStart w:id="199" w:name="_Toc133428052"/>
      <w:r w:rsidRPr="00A976CF">
        <w:rPr>
          <w:rFonts w:ascii="Times New Roman Regular" w:hAnsi="Times New Roman Regular" w:cs="Times New Roman Regular"/>
          <w:b/>
          <w:bCs/>
          <w:color w:val="auto"/>
          <w:sz w:val="28"/>
          <w:szCs w:val="28"/>
        </w:rPr>
        <w:lastRenderedPageBreak/>
        <w:t xml:space="preserve">4.7 </w:t>
      </w:r>
      <w:bookmarkEnd w:id="197"/>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8"/>
      <w:bookmarkEnd w:id="199"/>
    </w:p>
    <w:p w14:paraId="6B5EE068" w14:textId="52337506" w:rsidR="002B069C" w:rsidRDefault="00035BCA" w:rsidP="00272439">
      <w:pPr>
        <w:pStyle w:val="TableFigures"/>
        <w:jc w:val="center"/>
      </w:pPr>
      <w:bookmarkStart w:id="200" w:name="_Toc13343053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6</w:t>
      </w:r>
      <w:r w:rsidR="000759D5">
        <w:rPr>
          <w:noProof/>
        </w:rPr>
        <w:fldChar w:fldCharType="end"/>
      </w:r>
      <w:r>
        <w:t xml:space="preserve">: </w:t>
      </w:r>
      <w:r w:rsidRPr="00E44833">
        <w:t>Use Case Diagram (Self-Composed)</w:t>
      </w:r>
      <w:bookmarkEnd w:id="200"/>
    </w:p>
    <w:p w14:paraId="73435DE6" w14:textId="472B68E1" w:rsidR="00B40933" w:rsidRDefault="00A57773" w:rsidP="00352CB4">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676349B1" wp14:editId="60C8A24C">
            <wp:extent cx="5943600" cy="4686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86300"/>
                    </a:xfrm>
                    <a:prstGeom prst="rect">
                      <a:avLst/>
                    </a:prstGeom>
                  </pic:spPr>
                </pic:pic>
              </a:graphicData>
            </a:graphic>
          </wp:inline>
        </w:drawing>
      </w:r>
    </w:p>
    <w:p w14:paraId="240136D9" w14:textId="4F4C5CA9" w:rsidR="00B40933" w:rsidRPr="00844835" w:rsidRDefault="00497E83" w:rsidP="0027243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01" w:name="_Toc125556192"/>
      <w:bookmarkStart w:id="202" w:name="_Toc125663112"/>
      <w:bookmarkStart w:id="203" w:name="_Toc133428053"/>
      <w:r w:rsidRPr="00844835">
        <w:rPr>
          <w:rFonts w:ascii="Times New Roman Regular" w:hAnsi="Times New Roman Regular" w:cs="Times New Roman Regular"/>
          <w:b/>
          <w:bCs/>
          <w:color w:val="auto"/>
          <w:sz w:val="28"/>
          <w:szCs w:val="28"/>
        </w:rPr>
        <w:t xml:space="preserve">4.8 </w:t>
      </w:r>
      <w:bookmarkEnd w:id="201"/>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2"/>
      <w:bookmarkEnd w:id="203"/>
    </w:p>
    <w:p w14:paraId="5E9F9E1E" w14:textId="4DFBCF99" w:rsidR="00673EBD" w:rsidRPr="00035BCA" w:rsidRDefault="00673EBD" w:rsidP="00272439">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4975456B" w:rsidR="002B069C" w:rsidRDefault="00035BCA" w:rsidP="00035BCA">
      <w:pPr>
        <w:pStyle w:val="TableFigures"/>
        <w:jc w:val="center"/>
      </w:pPr>
      <w:bookmarkStart w:id="204" w:name="_Toc13342792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7</w:t>
      </w:r>
      <w:r w:rsidR="000759D5">
        <w:rPr>
          <w:noProof/>
        </w:rPr>
        <w:fldChar w:fldCharType="end"/>
      </w:r>
      <w:r>
        <w:t xml:space="preserve">: </w:t>
      </w:r>
      <w:r w:rsidRPr="00CF05A4">
        <w:t>Use Case Description Uc:07 (Self-Composed)</w:t>
      </w:r>
      <w:bookmarkEnd w:id="204"/>
    </w:p>
    <w:tbl>
      <w:tblPr>
        <w:tblStyle w:val="TableGrid"/>
        <w:tblW w:w="0" w:type="auto"/>
        <w:tblLook w:val="04A0" w:firstRow="1" w:lastRow="0" w:firstColumn="1" w:lastColumn="0" w:noHBand="0" w:noVBand="1"/>
      </w:tblPr>
      <w:tblGrid>
        <w:gridCol w:w="2155"/>
        <w:gridCol w:w="2520"/>
        <w:gridCol w:w="467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0E984918" w:rsidR="00673EBD" w:rsidRDefault="00A57773"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38F177FB"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w:t>
            </w:r>
            <w:r w:rsidR="00A57773">
              <w:rPr>
                <w:rFonts w:ascii="Times New Roman" w:hAnsi="Times New Roman" w:cs="Times New Roman"/>
                <w:sz w:val="24"/>
                <w:szCs w:val="24"/>
              </w:rPr>
              <w:t>:0</w:t>
            </w:r>
            <w:r>
              <w:rPr>
                <w:rFonts w:ascii="Times New Roman" w:hAnsi="Times New Roman" w:cs="Times New Roman"/>
                <w:sz w:val="24"/>
                <w:szCs w:val="24"/>
              </w:rPr>
              <w:t>1, UC</w:t>
            </w:r>
            <w:r w:rsidR="00A57773">
              <w:rPr>
                <w:rFonts w:ascii="Times New Roman" w:hAnsi="Times New Roman" w:cs="Times New Roman"/>
                <w:sz w:val="24"/>
                <w:szCs w:val="24"/>
              </w:rPr>
              <w:t>:08</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BD66ED">
        <w:trPr>
          <w:trHeight w:val="210"/>
        </w:trPr>
        <w:tc>
          <w:tcPr>
            <w:tcW w:w="2155" w:type="dxa"/>
            <w:vMerge w:val="restart"/>
            <w:shd w:val="clear" w:color="auto" w:fill="D9D9D9" w:themeFill="background1" w:themeFillShade="D9"/>
          </w:tcPr>
          <w:p w14:paraId="63526637" w14:textId="77777777" w:rsidR="00673EBD" w:rsidRPr="00F6108A" w:rsidRDefault="00673EBD" w:rsidP="00BD66ED">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6B2834BA"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007BC13B"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BD66E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FCD8C72" w14:textId="14DDEA4F" w:rsidR="002B069C" w:rsidRDefault="00EC3666" w:rsidP="00272439">
      <w:pPr>
        <w:pStyle w:val="TableFigures"/>
        <w:jc w:val="center"/>
      </w:pPr>
      <w:bookmarkStart w:id="205" w:name="_Toc13342792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8</w:t>
      </w:r>
      <w:r w:rsidR="000759D5">
        <w:rPr>
          <w:noProof/>
        </w:rPr>
        <w:fldChar w:fldCharType="end"/>
      </w:r>
      <w:r>
        <w:t xml:space="preserve">: </w:t>
      </w:r>
      <w:r w:rsidRPr="00851A72">
        <w:t>Use Case Description Uc:03 (Self-Composed)</w:t>
      </w:r>
      <w:bookmarkEnd w:id="205"/>
    </w:p>
    <w:tbl>
      <w:tblPr>
        <w:tblStyle w:val="TableGrid"/>
        <w:tblW w:w="0" w:type="auto"/>
        <w:tblLook w:val="04A0" w:firstRow="1" w:lastRow="0" w:firstColumn="1" w:lastColumn="0" w:noHBand="0" w:noVBand="1"/>
      </w:tblPr>
      <w:tblGrid>
        <w:gridCol w:w="2155"/>
        <w:gridCol w:w="2520"/>
        <w:gridCol w:w="4675"/>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1F3091AF"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w:t>
            </w:r>
            <w:r w:rsidR="001E08D6">
              <w:rPr>
                <w:rFonts w:ascii="Times New Roman" w:hAnsi="Times New Roman" w:cs="Times New Roman"/>
                <w:sz w:val="24"/>
                <w:szCs w:val="24"/>
              </w:rPr>
              <w:t>4</w:t>
            </w:r>
            <w:r>
              <w:rPr>
                <w:rFonts w:ascii="Times New Roman" w:hAnsi="Times New Roman" w:cs="Times New Roman"/>
                <w:sz w:val="24"/>
                <w:szCs w:val="24"/>
              </w:rPr>
              <w:t>, UC0</w:t>
            </w:r>
            <w:r w:rsidR="001E08D6">
              <w:rPr>
                <w:rFonts w:ascii="Times New Roman" w:hAnsi="Times New Roman" w:cs="Times New Roman"/>
                <w:sz w:val="24"/>
                <w:szCs w:val="24"/>
              </w:rPr>
              <w:t>5</w:t>
            </w:r>
            <w:r>
              <w:rPr>
                <w:rFonts w:ascii="Times New Roman" w:hAnsi="Times New Roman" w:cs="Times New Roman"/>
                <w:sz w:val="24"/>
                <w:szCs w:val="24"/>
              </w:rPr>
              <w:t>, UC0</w:t>
            </w:r>
            <w:r w:rsidR="001E08D6">
              <w:rPr>
                <w:rFonts w:ascii="Times New Roman" w:hAnsi="Times New Roman" w:cs="Times New Roman"/>
                <w:sz w:val="24"/>
                <w:szCs w:val="24"/>
              </w:rPr>
              <w:t>6</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BD66E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BD66E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rsidP="00272439">
      <w:pPr>
        <w:pStyle w:val="Heading1"/>
        <w:pBdr>
          <w:bottom w:val="single" w:sz="6" w:space="1" w:color="auto"/>
        </w:pBdr>
        <w:spacing w:before="40" w:line="360" w:lineRule="auto"/>
        <w:rPr>
          <w:rFonts w:ascii="Times New Roman Regular" w:hAnsi="Times New Roman Regular" w:cs="Times New Roman Regular" w:hint="eastAsia"/>
          <w:b/>
          <w:bCs/>
          <w:color w:val="auto"/>
          <w:sz w:val="28"/>
          <w:szCs w:val="28"/>
        </w:rPr>
      </w:pPr>
      <w:bookmarkStart w:id="206" w:name="_Toc125556193"/>
      <w:bookmarkStart w:id="207" w:name="_Toc125663113"/>
      <w:bookmarkStart w:id="208" w:name="_Toc133428054"/>
      <w:r w:rsidRPr="007D5D49">
        <w:rPr>
          <w:rFonts w:ascii="Times New Roman Regular" w:hAnsi="Times New Roman Regular" w:cs="Times New Roman Regular"/>
          <w:b/>
          <w:bCs/>
          <w:color w:val="auto"/>
          <w:sz w:val="28"/>
          <w:szCs w:val="28"/>
        </w:rPr>
        <w:t xml:space="preserve">4.9 </w:t>
      </w:r>
      <w:bookmarkEnd w:id="206"/>
      <w:r w:rsidRPr="007D5D49">
        <w:rPr>
          <w:rFonts w:ascii="Times New Roman Regular" w:hAnsi="Times New Roman Regular" w:cs="Times New Roman Regular"/>
          <w:b/>
          <w:bCs/>
          <w:color w:val="auto"/>
          <w:sz w:val="28"/>
          <w:szCs w:val="28"/>
        </w:rPr>
        <w:t>Requirements</w:t>
      </w:r>
      <w:bookmarkEnd w:id="207"/>
      <w:bookmarkEnd w:id="208"/>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09" w:name="_4.9.1_Functional_requirements"/>
      <w:bookmarkStart w:id="210" w:name="_Toc125663114"/>
      <w:bookmarkStart w:id="211" w:name="_Toc125556194"/>
      <w:bookmarkStart w:id="212" w:name="_Toc133428055"/>
      <w:bookmarkEnd w:id="209"/>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0"/>
      <w:bookmarkEnd w:id="211"/>
      <w:bookmarkEnd w:id="212"/>
    </w:p>
    <w:p w14:paraId="712FC1BB" w14:textId="691C41DC" w:rsidR="00B40933" w:rsidRPr="00272439" w:rsidRDefault="00673EBD" w:rsidP="00EC366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r w:rsidR="00272439">
        <w:rPr>
          <w:rFonts w:ascii="Times New Roman" w:hAnsi="Times New Roman" w:cs="Times New Roman"/>
          <w:sz w:val="24"/>
          <w:szCs w:val="24"/>
        </w:rPr>
        <w:t xml:space="preserve"> </w:t>
      </w: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3BBF2C6F" w:rsidR="002B069C" w:rsidRDefault="00EC3666" w:rsidP="00EC3666">
      <w:pPr>
        <w:pStyle w:val="TableFigures"/>
        <w:jc w:val="center"/>
      </w:pPr>
      <w:bookmarkStart w:id="213" w:name="_Toc133427925"/>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9</w:t>
      </w:r>
      <w:r w:rsidR="000759D5">
        <w:rPr>
          <w:noProof/>
        </w:rPr>
        <w:fldChar w:fldCharType="end"/>
      </w:r>
      <w:r>
        <w:t xml:space="preserve">: </w:t>
      </w:r>
      <w:r w:rsidRPr="005D5F7C">
        <w:t>Functional Requirements (Self-Composed)</w:t>
      </w:r>
      <w:bookmarkEnd w:id="213"/>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240BD5">
            <w:pPr>
              <w:spacing w:after="0" w:line="360" w:lineRule="auto"/>
              <w:jc w:val="both"/>
              <w:rPr>
                <w:rFonts w:ascii="Times New Roman" w:hAnsi="Times New Roman" w:cs="Times New Roman"/>
                <w:b/>
                <w:sz w:val="24"/>
                <w:szCs w:val="24"/>
              </w:rPr>
            </w:pPr>
            <w:bookmarkStart w:id="214" w:name="_Toc125556195"/>
            <w:bookmarkStart w:id="215"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240BD5">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49447E3A"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5B53D333"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1</w:t>
            </w:r>
          </w:p>
        </w:tc>
      </w:tr>
      <w:tr w:rsidR="000576AF" w14:paraId="6FFC6A1F" w14:textId="77777777" w:rsidTr="00673EBD">
        <w:tc>
          <w:tcPr>
            <w:tcW w:w="985" w:type="dxa"/>
          </w:tcPr>
          <w:p w14:paraId="275E8B97" w14:textId="5283C7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711DE16A" w14:textId="0ED99121"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225D9D3D" w14:textId="32674E1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C65FF34" w14:textId="402C792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09AAC70C" w14:textId="77777777" w:rsidTr="00673EBD">
        <w:tc>
          <w:tcPr>
            <w:tcW w:w="985" w:type="dxa"/>
          </w:tcPr>
          <w:p w14:paraId="22E5A7E0" w14:textId="0D3193D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3</w:t>
            </w:r>
          </w:p>
        </w:tc>
        <w:tc>
          <w:tcPr>
            <w:tcW w:w="5940" w:type="dxa"/>
          </w:tcPr>
          <w:p w14:paraId="5F65FA44" w14:textId="09EACF3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663EDDE4" w14:textId="101B33F1"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4D34FD8" w14:textId="7EA44D4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576AF" w14:paraId="06030042" w14:textId="77777777" w:rsidTr="00673EBD">
        <w:tc>
          <w:tcPr>
            <w:tcW w:w="985" w:type="dxa"/>
          </w:tcPr>
          <w:p w14:paraId="54930344" w14:textId="26CF8BA2"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26F13B05" w14:textId="50BEAF1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0F71F733" w14:textId="3E4F7E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22524D7" w14:textId="0AB927E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576AF" w14:paraId="3143995D" w14:textId="77777777" w:rsidTr="00673EBD">
        <w:tc>
          <w:tcPr>
            <w:tcW w:w="985" w:type="dxa"/>
          </w:tcPr>
          <w:p w14:paraId="2398A9D0" w14:textId="5F031CF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2B75366" w14:textId="5BE13D3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3E074ACB" w14:textId="6AF660E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CD2650" w14:textId="08EFD2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67F48CF6" w14:textId="77777777" w:rsidTr="00673EBD">
        <w:tc>
          <w:tcPr>
            <w:tcW w:w="985" w:type="dxa"/>
          </w:tcPr>
          <w:p w14:paraId="17735A89" w14:textId="46D81B7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F64FBB5" w14:textId="7649AC13"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2019229A" w14:textId="035B524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512B3C" w14:textId="616F8378"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576AF" w14:paraId="28B2B426" w14:textId="77777777" w:rsidTr="00673EBD">
        <w:tc>
          <w:tcPr>
            <w:tcW w:w="985" w:type="dxa"/>
          </w:tcPr>
          <w:p w14:paraId="754242E5" w14:textId="6928858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A0D3B41" w14:textId="1BA67F5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8A6D659" w14:textId="5D6EFEE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379F4D6" w14:textId="06367BE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3B31C72B" w14:textId="77777777" w:rsidTr="00673EBD">
        <w:tc>
          <w:tcPr>
            <w:tcW w:w="985" w:type="dxa"/>
          </w:tcPr>
          <w:p w14:paraId="5670C026" w14:textId="1EF60C6B"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3E885503" w14:textId="1D611CB8"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F321A73" w14:textId="28743A16"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2D76C3" w14:textId="0DE51704"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576AF" w14:paraId="35A99CFE" w14:textId="77777777" w:rsidTr="00673EBD">
        <w:tc>
          <w:tcPr>
            <w:tcW w:w="985" w:type="dxa"/>
          </w:tcPr>
          <w:p w14:paraId="4DD45CEC" w14:textId="7F3B3A8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66FDAC43" w14:textId="5584A8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2CC68113" w14:textId="5D3C5EA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6527D9C" w14:textId="7007856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58B658DA" w14:textId="77777777" w:rsidTr="00673EBD">
        <w:tc>
          <w:tcPr>
            <w:tcW w:w="985" w:type="dxa"/>
          </w:tcPr>
          <w:p w14:paraId="574DFE9E" w14:textId="6DB966E8"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0</w:t>
            </w:r>
          </w:p>
        </w:tc>
        <w:tc>
          <w:tcPr>
            <w:tcW w:w="5940" w:type="dxa"/>
          </w:tcPr>
          <w:p w14:paraId="662DD447" w14:textId="495C1E59"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39DA2B5D"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673EBD" w14:paraId="0555B0CA" w14:textId="77777777" w:rsidTr="00673EBD">
        <w:tc>
          <w:tcPr>
            <w:tcW w:w="985" w:type="dxa"/>
          </w:tcPr>
          <w:p w14:paraId="667B7D2F" w14:textId="46AB22A3"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1</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01BE4E7A"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0576AF" w14:paraId="79825305" w14:textId="77777777" w:rsidTr="00673EBD">
        <w:tc>
          <w:tcPr>
            <w:tcW w:w="985" w:type="dxa"/>
          </w:tcPr>
          <w:p w14:paraId="436BD826" w14:textId="1664CA0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500E70" w14:textId="7BED22B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69468FFD" w14:textId="53596A5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30ECAAE" w14:textId="285298A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155AF14A" w14:textId="77777777" w:rsidTr="00673EBD">
        <w:tc>
          <w:tcPr>
            <w:tcW w:w="985" w:type="dxa"/>
          </w:tcPr>
          <w:p w14:paraId="17B7D08B" w14:textId="20D0414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01C8235D" w14:textId="5E4C9D4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76016978" w14:textId="3C3A862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2C3A874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27779D92" w14:textId="77777777" w:rsidTr="00673EBD">
        <w:tc>
          <w:tcPr>
            <w:tcW w:w="985" w:type="dxa"/>
          </w:tcPr>
          <w:p w14:paraId="5CE7685E" w14:textId="45F102E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49BB8BD" w14:textId="383C8B8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50AF54A" w14:textId="05C25AB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70EE6D" w14:textId="0C1FFF8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74CCEC83" w14:textId="77777777" w:rsidTr="00673EBD">
        <w:tc>
          <w:tcPr>
            <w:tcW w:w="985" w:type="dxa"/>
          </w:tcPr>
          <w:p w14:paraId="32E4B8F1" w14:textId="48120BA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0B97B34C" w14:textId="0C1D26A0"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55C6117F" w14:textId="41D7B43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A9A1964" w14:textId="0B2A8525"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43765E05" w14:textId="77777777" w:rsidTr="00673EBD">
        <w:tc>
          <w:tcPr>
            <w:tcW w:w="985" w:type="dxa"/>
          </w:tcPr>
          <w:p w14:paraId="749A5FF6" w14:textId="36A2966C" w:rsidR="000576AF" w:rsidRDefault="000576AF" w:rsidP="000576AF">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616062AA" w14:textId="4BB100E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49B60F2A" w14:textId="607BF89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8709E50" w14:textId="0EFD1A9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4DC5986D" w14:textId="77777777" w:rsidR="00680B85" w:rsidRPr="00680B85" w:rsidRDefault="00680B85" w:rsidP="00680B85"/>
    <w:p w14:paraId="134AA2FB" w14:textId="77777777" w:rsidR="00E047D8" w:rsidRDefault="00E047D8">
      <w:pPr>
        <w:spacing w:after="0" w:line="240" w:lineRule="auto"/>
        <w:rPr>
          <w:rFonts w:ascii="Times New Roman Regular" w:eastAsiaTheme="majorEastAsia" w:hAnsi="Times New Roman Regular" w:cs="Times New Roman Regular" w:hint="eastAsia"/>
          <w:b/>
          <w:bCs/>
          <w:sz w:val="24"/>
          <w:szCs w:val="24"/>
        </w:rPr>
      </w:pPr>
      <w:bookmarkStart w:id="216" w:name="_Toc133428056"/>
      <w:r>
        <w:rPr>
          <w:rFonts w:ascii="Times New Roman Regular" w:hAnsi="Times New Roman Regular" w:cs="Times New Roman Regular" w:hint="eastAsia"/>
          <w:b/>
          <w:bCs/>
          <w:sz w:val="24"/>
          <w:szCs w:val="24"/>
        </w:rPr>
        <w:br w:type="page"/>
      </w:r>
    </w:p>
    <w:p w14:paraId="59BCD8BB" w14:textId="6306B495"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4"/>
      <w:bookmarkEnd w:id="215"/>
      <w:bookmarkEnd w:id="216"/>
    </w:p>
    <w:p w14:paraId="0EC29E79" w14:textId="11BB9BCB" w:rsidR="00B40933" w:rsidRPr="00EC3666" w:rsidRDefault="00673EBD" w:rsidP="00EC3666">
      <w:pPr>
        <w:spacing w:line="360" w:lineRule="auto"/>
        <w:jc w:val="both"/>
        <w:rPr>
          <w:rFonts w:ascii="Times New Roman" w:hAnsi="Times New Roman" w:cs="Times New Roman"/>
          <w:sz w:val="24"/>
          <w:szCs w:val="24"/>
        </w:rPr>
      </w:pPr>
      <w:bookmarkStart w:id="217" w:name="_Toc121126708"/>
      <w:r>
        <w:rPr>
          <w:rFonts w:ascii="Times New Roman" w:hAnsi="Times New Roman" w:cs="Times New Roman"/>
          <w:sz w:val="24"/>
          <w:szCs w:val="24"/>
        </w:rPr>
        <w:t xml:space="preserve">The non-functional requirements are </w:t>
      </w:r>
      <w:r w:rsidR="000576AF">
        <w:rPr>
          <w:rFonts w:ascii="Times New Roman" w:hAnsi="Times New Roman" w:cs="Times New Roman"/>
          <w:sz w:val="24"/>
          <w:szCs w:val="24"/>
        </w:rPr>
        <w:t xml:space="preserve">also </w:t>
      </w:r>
      <w:r w:rsidRPr="006B5E91">
        <w:rPr>
          <w:rFonts w:ascii="Times New Roman" w:hAnsi="Times New Roman" w:cs="Times New Roman"/>
          <w:sz w:val="24"/>
          <w:szCs w:val="24"/>
        </w:rPr>
        <w:t>prioritized</w:t>
      </w:r>
      <w:r>
        <w:rPr>
          <w:rFonts w:ascii="Times New Roman" w:hAnsi="Times New Roman" w:cs="Times New Roman"/>
          <w:sz w:val="24"/>
          <w:szCs w:val="24"/>
        </w:rPr>
        <w:t xml:space="preserve"> </w:t>
      </w:r>
      <w:bookmarkEnd w:id="217"/>
      <w:r w:rsidR="000576AF">
        <w:rPr>
          <w:rFonts w:ascii="Times New Roman" w:hAnsi="Times New Roman" w:cs="Times New Roman"/>
          <w:sz w:val="24"/>
          <w:szCs w:val="24"/>
        </w:rPr>
        <w:t xml:space="preserve">based on </w:t>
      </w:r>
      <w:r w:rsidR="000576AF" w:rsidRPr="00096BE0">
        <w:rPr>
          <w:rFonts w:ascii="Times New Roman" w:hAnsi="Times New Roman" w:cs="Times New Roman"/>
          <w:sz w:val="24"/>
          <w:szCs w:val="24"/>
        </w:rPr>
        <w:t xml:space="preserve">the </w:t>
      </w:r>
      <w:r w:rsidR="000576AF">
        <w:rPr>
          <w:rFonts w:ascii="Times New Roman" w:hAnsi="Times New Roman" w:cs="Times New Roman"/>
          <w:sz w:val="24"/>
          <w:szCs w:val="24"/>
        </w:rPr>
        <w:t>‘</w:t>
      </w:r>
      <w:r w:rsidR="000576AF" w:rsidRPr="00096BE0">
        <w:rPr>
          <w:rFonts w:ascii="Times New Roman" w:hAnsi="Times New Roman" w:cs="Times New Roman"/>
          <w:sz w:val="24"/>
          <w:szCs w:val="24"/>
        </w:rPr>
        <w:t>MoSCoW</w:t>
      </w:r>
      <w:r w:rsidR="000576AF">
        <w:rPr>
          <w:rFonts w:ascii="Times New Roman" w:hAnsi="Times New Roman" w:cs="Times New Roman"/>
          <w:sz w:val="24"/>
          <w:szCs w:val="24"/>
        </w:rPr>
        <w:t>’</w:t>
      </w:r>
      <w:r w:rsidR="000576AF" w:rsidRPr="00096BE0">
        <w:rPr>
          <w:rFonts w:ascii="Times New Roman" w:hAnsi="Times New Roman" w:cs="Times New Roman"/>
          <w:sz w:val="24"/>
          <w:szCs w:val="24"/>
        </w:rPr>
        <w:t xml:space="preserve"> approach</w:t>
      </w:r>
      <w:r w:rsidR="000576AF">
        <w:rPr>
          <w:rFonts w:ascii="Times New Roman" w:hAnsi="Times New Roman" w:cs="Times New Roman"/>
          <w:sz w:val="24"/>
          <w:szCs w:val="24"/>
        </w:rPr>
        <w:t>.</w:t>
      </w:r>
    </w:p>
    <w:p w14:paraId="0A019489" w14:textId="5D492982" w:rsidR="002B069C" w:rsidRDefault="00EC3666" w:rsidP="00EC3666">
      <w:pPr>
        <w:pStyle w:val="TableFigures"/>
        <w:jc w:val="center"/>
      </w:pPr>
      <w:bookmarkStart w:id="218" w:name="_Toc133427926"/>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0</w:t>
      </w:r>
      <w:r w:rsidR="000759D5">
        <w:rPr>
          <w:noProof/>
        </w:rPr>
        <w:fldChar w:fldCharType="end"/>
      </w:r>
      <w:r>
        <w:t xml:space="preserve">: </w:t>
      </w:r>
      <w:r w:rsidRPr="009A7CF8">
        <w:t>Non-Functional Requirements (Self-Composed)</w:t>
      </w:r>
      <w:bookmarkEnd w:id="218"/>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061F29F5"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1E81A788" w14:textId="77777777" w:rsidTr="00C8643A">
        <w:trPr>
          <w:trHeight w:val="368"/>
        </w:trPr>
        <w:tc>
          <w:tcPr>
            <w:tcW w:w="1049" w:type="dxa"/>
          </w:tcPr>
          <w:p w14:paraId="49F78004" w14:textId="06170EF8"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36F6FA7C" w14:textId="3DA601CE"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3BF44981" w14:textId="24A02124"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25B4A744" w14:textId="3A0F01E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75E2CCD1" w14:textId="77777777" w:rsidTr="00C8643A">
        <w:trPr>
          <w:trHeight w:val="467"/>
        </w:trPr>
        <w:tc>
          <w:tcPr>
            <w:tcW w:w="1049" w:type="dxa"/>
          </w:tcPr>
          <w:p w14:paraId="39C4FA24" w14:textId="3CAE93FA"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54BD187C" w14:textId="106FBF01"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5612BFA" w14:textId="29FF5365"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2BE11B58" w14:textId="66E60C3F"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22E007C0" w14:textId="77777777" w:rsidTr="00680B85">
        <w:trPr>
          <w:trHeight w:val="847"/>
        </w:trPr>
        <w:tc>
          <w:tcPr>
            <w:tcW w:w="1049" w:type="dxa"/>
          </w:tcPr>
          <w:p w14:paraId="08F510C9" w14:textId="5A58668E"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3C919981" w14:textId="282A5D23"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38BAC354" w14:textId="55F3C530"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6FE442B5" w14:textId="577C7672"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08351B06"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154E767B" w14:textId="77777777" w:rsidTr="00680B85">
        <w:trPr>
          <w:trHeight w:val="415"/>
        </w:trPr>
        <w:tc>
          <w:tcPr>
            <w:tcW w:w="1049" w:type="dxa"/>
          </w:tcPr>
          <w:p w14:paraId="15399DC0" w14:textId="45BC6194"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5E6599C0" w14:textId="66F84607" w:rsidR="00C8643A" w:rsidRDefault="00C8643A" w:rsidP="00C8643A">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7AC85421" w14:textId="5DA35D8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72508014" w14:textId="41ACACD7"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4B72657A" w14:textId="77777777" w:rsidTr="00680B85">
        <w:trPr>
          <w:trHeight w:val="432"/>
        </w:trPr>
        <w:tc>
          <w:tcPr>
            <w:tcW w:w="1049" w:type="dxa"/>
          </w:tcPr>
          <w:p w14:paraId="7E23FFDB" w14:textId="5D0A9E7B"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461B7715" w14:textId="6E1731C0"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26B44AA8" w14:textId="5F8643B9"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6DA0C354" w14:textId="07D0EF2E"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4B2627C6" w14:textId="57FDE20D" w:rsidR="00B40933" w:rsidRPr="00D8178B" w:rsidRDefault="00497E83" w:rsidP="007E6C5F">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19" w:name="_Toc125556196"/>
      <w:bookmarkStart w:id="220" w:name="_Toc125663116"/>
      <w:bookmarkStart w:id="221" w:name="_Toc133428057"/>
      <w:r w:rsidRPr="00D8178B">
        <w:rPr>
          <w:rFonts w:ascii="Times New Roman Regular" w:hAnsi="Times New Roman Regular" w:cs="Times New Roman Regular"/>
          <w:b/>
          <w:bCs/>
          <w:color w:val="auto"/>
          <w:sz w:val="28"/>
          <w:szCs w:val="28"/>
        </w:rPr>
        <w:t xml:space="preserve">4.10 </w:t>
      </w:r>
      <w:bookmarkEnd w:id="219"/>
      <w:r w:rsidRPr="00D8178B">
        <w:rPr>
          <w:rFonts w:ascii="Times New Roman Regular" w:hAnsi="Times New Roman Regular" w:cs="Times New Roman Regular"/>
          <w:b/>
          <w:bCs/>
          <w:color w:val="auto"/>
          <w:sz w:val="28"/>
          <w:szCs w:val="28"/>
        </w:rPr>
        <w:t>Chapter summary</w:t>
      </w:r>
      <w:bookmarkEnd w:id="220"/>
      <w:bookmarkEnd w:id="221"/>
    </w:p>
    <w:p w14:paraId="5DF0EFFA" w14:textId="3DF302A8" w:rsidR="00E808F9" w:rsidRDefault="007E6C5F" w:rsidP="007E6C5F">
      <w:pPr>
        <w:spacing w:line="360" w:lineRule="auto"/>
        <w:jc w:val="both"/>
        <w:rPr>
          <w:rFonts w:ascii="Times New Roman Regular" w:hAnsi="Times New Roman Regular" w:cs="Times New Roman Regular" w:hint="eastAsia"/>
          <w:sz w:val="24"/>
          <w:szCs w:val="24"/>
        </w:rPr>
        <w:sectPr w:rsidR="00E808F9">
          <w:headerReference w:type="default" r:id="rId40"/>
          <w:headerReference w:type="first" r:id="rId41"/>
          <w:pgSz w:w="12240" w:h="15840"/>
          <w:pgMar w:top="1440" w:right="1440" w:bottom="1440" w:left="1440" w:header="720" w:footer="720" w:gutter="0"/>
          <w:cols w:space="720"/>
          <w:titlePg/>
          <w:docGrid w:linePitch="360"/>
        </w:sect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2" w:name="_Toc133428058"/>
      <w:r w:rsidRPr="00AD16ED">
        <w:rPr>
          <w:rFonts w:ascii="Times New Roman" w:hAnsi="Times New Roman" w:cs="Times New Roman"/>
          <w:b/>
          <w:bCs/>
          <w:color w:val="auto"/>
          <w:sz w:val="32"/>
          <w:szCs w:val="32"/>
        </w:rPr>
        <w:lastRenderedPageBreak/>
        <w:t>CHAPTER 05. SOCIAL, LEGAL, ETHICAL &amp; PROFESSIONAL ISSUES</w:t>
      </w:r>
      <w:bookmarkEnd w:id="222"/>
    </w:p>
    <w:p w14:paraId="36869F04" w14:textId="01E40947" w:rsidR="00FF2C9A" w:rsidRPr="00F5321C" w:rsidRDefault="001F3C17" w:rsidP="00B72CBB">
      <w:pPr>
        <w:pStyle w:val="Heading1"/>
        <w:pBdr>
          <w:bottom w:val="single" w:sz="6" w:space="1" w:color="auto"/>
        </w:pBdr>
        <w:spacing w:line="360" w:lineRule="auto"/>
        <w:rPr>
          <w:rFonts w:ascii="Times New Roman" w:hAnsi="Times New Roman" w:cs="Times New Roman"/>
          <w:b/>
          <w:bCs/>
          <w:color w:val="auto"/>
          <w:sz w:val="28"/>
          <w:szCs w:val="28"/>
        </w:rPr>
      </w:pPr>
      <w:bookmarkStart w:id="223" w:name="_Toc133428059"/>
      <w:r w:rsidRPr="00F5321C">
        <w:rPr>
          <w:rFonts w:ascii="Times New Roman" w:hAnsi="Times New Roman" w:cs="Times New Roman"/>
          <w:b/>
          <w:bCs/>
          <w:color w:val="auto"/>
          <w:sz w:val="28"/>
          <w:szCs w:val="28"/>
        </w:rPr>
        <w:t>5.1 Chapter overview</w:t>
      </w:r>
      <w:bookmarkEnd w:id="223"/>
    </w:p>
    <w:p w14:paraId="5E24E246" w14:textId="687356D4" w:rsidR="005B56B4" w:rsidRPr="00B551BF" w:rsidRDefault="00F23E69" w:rsidP="003B0A68">
      <w:pPr>
        <w:spacing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4"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4"/>
    </w:p>
    <w:p w14:paraId="7FCB7827" w14:textId="160ACEA8" w:rsidR="00F23E69" w:rsidRPr="00EC3666" w:rsidRDefault="00F23E69" w:rsidP="003B0A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2D88016F" w:rsidR="002B069C" w:rsidRDefault="00EC3666" w:rsidP="00EC3666">
      <w:pPr>
        <w:pStyle w:val="TableFigures"/>
        <w:jc w:val="center"/>
      </w:pPr>
      <w:bookmarkStart w:id="225" w:name="_Toc133427927"/>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1</w:t>
      </w:r>
      <w:r w:rsidR="000759D5">
        <w:rPr>
          <w:noProof/>
        </w:rPr>
        <w:fldChar w:fldCharType="end"/>
      </w:r>
      <w:r>
        <w:t xml:space="preserve">: </w:t>
      </w:r>
      <w:r w:rsidR="00C5654E">
        <w:t>SLEP</w:t>
      </w:r>
      <w:r w:rsidRPr="005D0783">
        <w:t xml:space="preserve"> Issues &amp; Mitigation</w:t>
      </w:r>
      <w:bookmarkEnd w:id="225"/>
    </w:p>
    <w:tbl>
      <w:tblPr>
        <w:tblStyle w:val="TableGrid"/>
        <w:tblW w:w="9364" w:type="dxa"/>
        <w:tblLook w:val="04A0" w:firstRow="1" w:lastRow="0" w:firstColumn="1" w:lastColumn="0" w:noHBand="0" w:noVBand="1"/>
      </w:tblPr>
      <w:tblGrid>
        <w:gridCol w:w="4412"/>
        <w:gridCol w:w="4952"/>
      </w:tblGrid>
      <w:tr w:rsidR="00F23E69" w:rsidRPr="005C1695" w14:paraId="1A0D1C7C" w14:textId="77777777" w:rsidTr="001A6775">
        <w:trPr>
          <w:trHeight w:val="343"/>
        </w:trPr>
        <w:tc>
          <w:tcPr>
            <w:tcW w:w="4412"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1A6775">
        <w:trPr>
          <w:trHeight w:val="2529"/>
        </w:trPr>
        <w:tc>
          <w:tcPr>
            <w:tcW w:w="4412" w:type="dxa"/>
          </w:tcPr>
          <w:p w14:paraId="3DCDD520" w14:textId="0F0E9893" w:rsidR="003B0A68"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65931F69" w14:textId="4729B0EA" w:rsidR="00F23E69"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F23E69" w:rsidRPr="005C1695" w14:paraId="02F885F2" w14:textId="77777777" w:rsidTr="001A6775">
        <w:trPr>
          <w:trHeight w:val="426"/>
        </w:trPr>
        <w:tc>
          <w:tcPr>
            <w:tcW w:w="4412"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1A6775">
        <w:trPr>
          <w:trHeight w:val="2102"/>
        </w:trPr>
        <w:tc>
          <w:tcPr>
            <w:tcW w:w="4412" w:type="dxa"/>
          </w:tcPr>
          <w:p w14:paraId="4B487159" w14:textId="2A008FBD" w:rsidR="00F23E69" w:rsidRPr="001A6775" w:rsidRDefault="003B0A68"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sidR="00F23E69" w:rsidRPr="001A6775">
              <w:rPr>
                <w:rFonts w:ascii="Times New Roman" w:hAnsi="Times New Roman" w:cs="Times New Roman"/>
                <w:sz w:val="24"/>
                <w:szCs w:val="24"/>
              </w:rPr>
              <w:t>.</w:t>
            </w:r>
            <w:r w:rsidR="001A6775">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3B698527" w14:textId="410631E9" w:rsidR="00F23E69" w:rsidRPr="001C6F9A" w:rsidRDefault="001A6775" w:rsidP="001C6F9A">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6" w:name="_Toc133428061"/>
      <w:r w:rsidRPr="00465CBC">
        <w:rPr>
          <w:rFonts w:ascii="Times New Roman" w:hAnsi="Times New Roman" w:cs="Times New Roman"/>
          <w:b/>
          <w:bCs/>
          <w:color w:val="auto"/>
          <w:sz w:val="28"/>
          <w:szCs w:val="28"/>
        </w:rPr>
        <w:t>5.3 Chapter summary</w:t>
      </w:r>
      <w:bookmarkEnd w:id="226"/>
    </w:p>
    <w:p w14:paraId="28F4647B" w14:textId="773437D8" w:rsidR="005B56B4" w:rsidRPr="00B551BF" w:rsidRDefault="00F23E69" w:rsidP="001A6775">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2"/>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7" w:name="_Toc125663117"/>
      <w:bookmarkStart w:id="228" w:name="_Toc133428062"/>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7"/>
      <w:bookmarkEnd w:id="228"/>
    </w:p>
    <w:p w14:paraId="6C5C5D8A" w14:textId="66FAE57C" w:rsidR="00B40933" w:rsidRPr="00733888" w:rsidRDefault="008F28B2" w:rsidP="00CB460C">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29" w:name="_Toc125556612"/>
      <w:bookmarkStart w:id="230" w:name="_Toc125663118"/>
      <w:bookmarkStart w:id="231" w:name="_Toc133428063"/>
      <w:r w:rsidRPr="00733888">
        <w:rPr>
          <w:rFonts w:ascii="Times New Roman Regular" w:hAnsi="Times New Roman Regular" w:cs="Times New Roman Regular"/>
          <w:b/>
          <w:bCs/>
          <w:color w:val="auto"/>
          <w:sz w:val="28"/>
          <w:szCs w:val="28"/>
        </w:rPr>
        <w:t xml:space="preserve">6.1 </w:t>
      </w:r>
      <w:bookmarkEnd w:id="229"/>
      <w:r w:rsidRPr="00733888">
        <w:rPr>
          <w:rFonts w:ascii="Times New Roman Regular" w:hAnsi="Times New Roman Regular" w:cs="Times New Roman Regular"/>
          <w:b/>
          <w:bCs/>
          <w:color w:val="auto"/>
          <w:sz w:val="28"/>
          <w:szCs w:val="28"/>
        </w:rPr>
        <w:t>Chapter overview</w:t>
      </w:r>
      <w:bookmarkEnd w:id="230"/>
      <w:bookmarkEnd w:id="231"/>
    </w:p>
    <w:p w14:paraId="2E7D7085" w14:textId="3F74A81A" w:rsidR="00B40933" w:rsidRDefault="00673EBD" w:rsidP="00643629">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2" w:name="_6.2_Design_goals"/>
      <w:bookmarkStart w:id="233" w:name="_Toc125556613"/>
      <w:bookmarkStart w:id="234" w:name="_Toc125663119"/>
      <w:bookmarkStart w:id="235" w:name="_Toc133428064"/>
      <w:bookmarkEnd w:id="232"/>
      <w:r w:rsidRPr="00733888">
        <w:rPr>
          <w:rFonts w:ascii="Times New Roman Regular" w:hAnsi="Times New Roman Regular" w:cs="Times New Roman Regular"/>
          <w:b/>
          <w:bCs/>
          <w:color w:val="auto"/>
          <w:sz w:val="28"/>
          <w:szCs w:val="28"/>
        </w:rPr>
        <w:t xml:space="preserve">6.2 </w:t>
      </w:r>
      <w:bookmarkEnd w:id="233"/>
      <w:r w:rsidRPr="00733888">
        <w:rPr>
          <w:rFonts w:ascii="Times New Roman Regular" w:hAnsi="Times New Roman Regular" w:cs="Times New Roman Regular"/>
          <w:b/>
          <w:bCs/>
          <w:color w:val="auto"/>
          <w:sz w:val="28"/>
          <w:szCs w:val="28"/>
        </w:rPr>
        <w:t>Design goals</w:t>
      </w:r>
      <w:bookmarkEnd w:id="234"/>
      <w:bookmarkEnd w:id="235"/>
    </w:p>
    <w:p w14:paraId="480792F6" w14:textId="197F29D9"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 xml:space="preserve">system are specified </w:t>
      </w:r>
      <w:r w:rsidR="00802D35">
        <w:rPr>
          <w:rFonts w:ascii="Times New Roman" w:hAnsi="Times New Roman" w:cs="Times New Roman"/>
          <w:b w:val="0"/>
          <w:bCs w:val="0"/>
          <w:smallCaps w:val="0"/>
          <w:color w:val="auto"/>
          <w:sz w:val="24"/>
          <w:szCs w:val="24"/>
        </w:rPr>
        <w:t xml:space="preserve">at </w:t>
      </w:r>
      <w:hyperlink w:anchor="_D.1._Design_goals" w:history="1">
        <w:r w:rsidR="00802D35" w:rsidRPr="00802D35">
          <w:rPr>
            <w:rStyle w:val="Hyperlink"/>
            <w:rFonts w:ascii="Times New Roman" w:hAnsi="Times New Roman" w:cs="Times New Roman"/>
            <w:bCs w:val="0"/>
            <w:smallCaps w:val="0"/>
            <w:color w:val="auto"/>
            <w:sz w:val="24"/>
            <w:szCs w:val="24"/>
            <w:u w:val="none"/>
          </w:rPr>
          <w:t>APPENDIX</w:t>
        </w:r>
        <w:bookmarkStart w:id="236" w:name="_6.3_System_architecture"/>
        <w:bookmarkStart w:id="237" w:name="_Toc125556614"/>
        <w:bookmarkStart w:id="238" w:name="_Toc125663120"/>
        <w:bookmarkEnd w:id="236"/>
        <w:r w:rsidR="00802D35" w:rsidRPr="00802D35">
          <w:rPr>
            <w:rStyle w:val="Hyperlink"/>
            <w:rFonts w:ascii="Times New Roman" w:hAnsi="Times New Roman" w:cs="Times New Roman"/>
            <w:bCs w:val="0"/>
            <w:smallCaps w:val="0"/>
            <w:color w:val="auto"/>
            <w:sz w:val="24"/>
            <w:szCs w:val="24"/>
            <w:u w:val="none"/>
          </w:rPr>
          <w:t xml:space="preserve"> D.1.</w:t>
        </w:r>
      </w:hyperlink>
      <w:r w:rsidR="00802D35" w:rsidRPr="00802D35">
        <w:rPr>
          <w:rFonts w:ascii="Times New Roman" w:hAnsi="Times New Roman" w:cs="Times New Roman"/>
          <w:b w:val="0"/>
          <w:bCs w:val="0"/>
          <w:smallCaps w:val="0"/>
          <w:color w:val="auto"/>
          <w:sz w:val="24"/>
          <w:szCs w:val="24"/>
        </w:rPr>
        <w:t xml:space="preserve"> </w:t>
      </w:r>
    </w:p>
    <w:p w14:paraId="26117205" w14:textId="5FC37B9D" w:rsidR="00B40933" w:rsidRPr="00D9190A" w:rsidRDefault="008F28B2" w:rsidP="00CB460C">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9" w:name="_Toc133428065"/>
      <w:r w:rsidRPr="00D9190A">
        <w:rPr>
          <w:rFonts w:ascii="Times New Roman Regular" w:hAnsi="Times New Roman Regular" w:cs="Times New Roman Regular"/>
          <w:b/>
          <w:bCs/>
          <w:color w:val="auto"/>
          <w:sz w:val="28"/>
          <w:szCs w:val="28"/>
        </w:rPr>
        <w:t xml:space="preserve">6.3 </w:t>
      </w:r>
      <w:bookmarkEnd w:id="237"/>
      <w:bookmarkEnd w:id="238"/>
      <w:r w:rsidR="00347808">
        <w:rPr>
          <w:rFonts w:ascii="Times New Roman Regular" w:hAnsi="Times New Roman Regular" w:cs="Times New Roman Regular"/>
          <w:b/>
          <w:bCs/>
          <w:color w:val="auto"/>
          <w:sz w:val="28"/>
          <w:szCs w:val="28"/>
        </w:rPr>
        <w:t>High Level Design</w:t>
      </w:r>
      <w:bookmarkEnd w:id="239"/>
    </w:p>
    <w:p w14:paraId="064FF80C" w14:textId="15EC6E09" w:rsidR="00B40933" w:rsidRPr="00D9190A" w:rsidRDefault="008F28B2" w:rsidP="001C6F9A">
      <w:pPr>
        <w:pStyle w:val="Heading2"/>
        <w:spacing w:before="0" w:line="360" w:lineRule="auto"/>
        <w:rPr>
          <w:rFonts w:ascii="Times New Roman Regular" w:hAnsi="Times New Roman Regular" w:cs="Times New Roman Regular" w:hint="eastAsia"/>
          <w:b/>
          <w:bCs/>
          <w:color w:val="auto"/>
          <w:sz w:val="24"/>
          <w:szCs w:val="24"/>
        </w:rPr>
      </w:pPr>
      <w:bookmarkStart w:id="240" w:name="_Toc125663121"/>
      <w:bookmarkStart w:id="241"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0"/>
      <w:bookmarkEnd w:id="241"/>
    </w:p>
    <w:p w14:paraId="44EB89C0" w14:textId="2A12E268" w:rsidR="00B40933" w:rsidRDefault="00347808" w:rsidP="001C2E8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3D3B0C7F" w14:textId="6517840B" w:rsidR="002B069C" w:rsidRDefault="00C5654E" w:rsidP="001C2E87">
      <w:pPr>
        <w:pStyle w:val="TableFigures"/>
        <w:spacing w:after="0"/>
        <w:jc w:val="center"/>
      </w:pPr>
      <w:bookmarkStart w:id="242" w:name="_Toc13343054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7</w:t>
      </w:r>
      <w:r w:rsidR="000759D5">
        <w:rPr>
          <w:noProof/>
        </w:rPr>
        <w:fldChar w:fldCharType="end"/>
      </w:r>
      <w:r>
        <w:t xml:space="preserve">: </w:t>
      </w:r>
      <w:r w:rsidRPr="000D3F01">
        <w:t>Three-Tiered Architecture (Self-Composed)</w:t>
      </w:r>
      <w:bookmarkEnd w:id="242"/>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262F45D0">
            <wp:extent cx="3765932" cy="40671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3" w:name="_Toc125663122"/>
      <w:bookmarkStart w:id="244"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43"/>
      <w:bookmarkEnd w:id="244"/>
    </w:p>
    <w:p w14:paraId="4664350A"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rsidP="001C2E8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15EECAF1"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5" w:name="_Toc125556615"/>
      <w:bookmarkStart w:id="246"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001C2E87" w:rsidRPr="001C2E87">
        <w:rPr>
          <w:rFonts w:ascii="Times New Roman" w:hAnsi="Times New Roman" w:cs="Times New Roman"/>
          <w:sz w:val="24"/>
          <w:szCs w:val="24"/>
        </w:rPr>
        <w:t>UI offers users two options: create a new profile for domain business use, or skip sign up for a general summary.</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47" w:name="_Toc133428068"/>
      <w:r w:rsidRPr="00AE05E3">
        <w:rPr>
          <w:rFonts w:ascii="Times New Roman Regular" w:hAnsi="Times New Roman Regular" w:cs="Times New Roman Regular"/>
          <w:b/>
          <w:bCs/>
          <w:color w:val="auto"/>
          <w:sz w:val="28"/>
          <w:szCs w:val="28"/>
        </w:rPr>
        <w:t xml:space="preserve">6.4 </w:t>
      </w:r>
      <w:bookmarkEnd w:id="245"/>
      <w:bookmarkEnd w:id="246"/>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7"/>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8" w:name="_Toc125663124"/>
      <w:bookmarkStart w:id="249" w:name="_Toc125556616"/>
      <w:bookmarkStart w:id="250"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48"/>
      <w:bookmarkEnd w:id="249"/>
      <w:bookmarkEnd w:id="250"/>
    </w:p>
    <w:p w14:paraId="417FC31A" w14:textId="3F936DF9" w:rsidR="00347808" w:rsidRDefault="001C2E87" w:rsidP="00347808">
      <w:pPr>
        <w:spacing w:line="360" w:lineRule="auto"/>
        <w:jc w:val="both"/>
        <w:rPr>
          <w:rFonts w:ascii="Times New Roman" w:hAnsi="Times New Roman" w:cs="Times New Roman"/>
          <w:sz w:val="24"/>
          <w:szCs w:val="24"/>
        </w:rPr>
      </w:pPr>
      <w:bookmarkStart w:id="251"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sidR="00347808">
        <w:rPr>
          <w:rFonts w:ascii="Times New Roman" w:hAnsi="Times New Roman" w:cs="Times New Roman"/>
          <w:sz w:val="24"/>
          <w:szCs w:val="24"/>
        </w:rPr>
        <w:t xml:space="preserve">: </w:t>
      </w:r>
    </w:p>
    <w:p w14:paraId="5D6CA472" w14:textId="7607BE8B" w:rsidR="00347808" w:rsidRDefault="001C6F9A" w:rsidP="00C46E03">
      <w:pPr>
        <w:pStyle w:val="ListParagraph"/>
        <w:numPr>
          <w:ilvl w:val="0"/>
          <w:numId w:val="19"/>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2" w:name="_Toc133428070"/>
      <w:r w:rsidRPr="00AE05E3">
        <w:rPr>
          <w:rFonts w:ascii="Times New Roman Regular" w:hAnsi="Times New Roman Regular" w:cs="Times New Roman Regular"/>
          <w:b/>
          <w:bCs/>
          <w:color w:val="auto"/>
          <w:sz w:val="28"/>
          <w:szCs w:val="28"/>
        </w:rPr>
        <w:t>6.5 Design diagrams</w:t>
      </w:r>
      <w:bookmarkEnd w:id="251"/>
      <w:bookmarkEnd w:id="252"/>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3" w:name="_Toc125556617"/>
      <w:bookmarkStart w:id="254" w:name="_Toc125663126"/>
      <w:bookmarkStart w:id="255"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3"/>
      <w:r w:rsidRPr="00AE05E3">
        <w:rPr>
          <w:rFonts w:ascii="Times New Roman Regular" w:hAnsi="Times New Roman Regular" w:cs="Times New Roman Regular"/>
          <w:b/>
          <w:bCs/>
          <w:color w:val="auto"/>
          <w:sz w:val="24"/>
          <w:szCs w:val="24"/>
        </w:rPr>
        <w:t>s</w:t>
      </w:r>
      <w:bookmarkEnd w:id="254"/>
      <w:bookmarkEnd w:id="255"/>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7"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6"/>
      <w:bookmarkEnd w:id="257"/>
    </w:p>
    <w:p w14:paraId="616A72E9" w14:textId="50FDF731" w:rsidR="002B069C" w:rsidRDefault="00C5654E" w:rsidP="00BC22A7">
      <w:pPr>
        <w:pStyle w:val="TableFigures"/>
        <w:spacing w:before="240"/>
        <w:jc w:val="center"/>
      </w:pPr>
      <w:bookmarkStart w:id="258" w:name="_Toc13343054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8</w:t>
      </w:r>
      <w:r w:rsidR="000759D5">
        <w:rPr>
          <w:noProof/>
        </w:rPr>
        <w:fldChar w:fldCharType="end"/>
      </w:r>
      <w:r>
        <w:t xml:space="preserve">: </w:t>
      </w:r>
      <w:r w:rsidRPr="00410DCA">
        <w:t>Data Flow Diagram - Level 01 (Self-Composed)</w:t>
      </w:r>
      <w:bookmarkEnd w:id="258"/>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25663128"/>
      <w:bookmarkStart w:id="260" w:name="_Toc133428073"/>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59"/>
      <w:bookmarkEnd w:id="260"/>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F397E76" w:rsidR="002B069C" w:rsidRDefault="00C5654E" w:rsidP="00C5654E">
      <w:pPr>
        <w:pStyle w:val="TableFigures"/>
        <w:jc w:val="center"/>
      </w:pPr>
      <w:bookmarkStart w:id="261" w:name="_Toc13343054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9</w:t>
      </w:r>
      <w:r w:rsidR="000759D5">
        <w:rPr>
          <w:noProof/>
        </w:rPr>
        <w:fldChar w:fldCharType="end"/>
      </w:r>
      <w:r>
        <w:t xml:space="preserve">: </w:t>
      </w:r>
      <w:r w:rsidRPr="00237719">
        <w:t>Data Flow Diagram - Level 02 (Self-Composed)</w:t>
      </w:r>
      <w:bookmarkEnd w:id="261"/>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2" w:name="_Toc125556621"/>
      <w:bookmarkStart w:id="263" w:name="_Toc125663134"/>
      <w:bookmarkStart w:id="264" w:name="_Toc133428074"/>
      <w:r w:rsidRPr="00B63F0A">
        <w:rPr>
          <w:rFonts w:ascii="Times New Roman Regular" w:hAnsi="Times New Roman Regular" w:cs="Times New Roman Regular"/>
          <w:b/>
          <w:bCs/>
          <w:color w:val="auto"/>
          <w:sz w:val="24"/>
          <w:szCs w:val="24"/>
        </w:rPr>
        <w:t>6.5.4 UI design</w:t>
      </w:r>
      <w:bookmarkEnd w:id="262"/>
      <w:bookmarkEnd w:id="263"/>
      <w:bookmarkEnd w:id="264"/>
    </w:p>
    <w:p w14:paraId="47599FFA" w14:textId="09C74BC7"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CB460C">
          <w:rPr>
            <w:rStyle w:val="Hyperlink"/>
            <w:rFonts w:ascii="Times New Roman" w:hAnsi="Times New Roman" w:cs="Times New Roman"/>
            <w:b/>
            <w:bCs/>
            <w:color w:val="000000" w:themeColor="text1"/>
            <w:sz w:val="24"/>
            <w:szCs w:val="24"/>
            <w:u w:val="none"/>
          </w:rPr>
          <w:t>2</w:t>
        </w:r>
        <w:r w:rsidR="00087C8A">
          <w:rPr>
            <w:rStyle w:val="Hyperlink"/>
            <w:rFonts w:ascii="Times New Roman" w:hAnsi="Times New Roman" w:cs="Times New Roman"/>
            <w:b/>
            <w:bCs/>
            <w:color w:val="000000" w:themeColor="text1"/>
            <w:sz w:val="24"/>
            <w:szCs w:val="24"/>
            <w:u w:val="none"/>
          </w:rPr>
          <w:t>.</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5" w:name="_Toc125556622"/>
      <w:bookmarkStart w:id="266" w:name="_Toc125663133"/>
      <w:bookmarkStart w:id="267" w:name="_Toc133428075"/>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5"/>
      <w:r w:rsidRPr="00B63F0A">
        <w:rPr>
          <w:rFonts w:ascii="Times New Roman Regular" w:hAnsi="Times New Roman Regular" w:cs="Times New Roman Regular"/>
          <w:b/>
          <w:bCs/>
          <w:color w:val="auto"/>
          <w:sz w:val="24"/>
          <w:szCs w:val="24"/>
        </w:rPr>
        <w:t>activity diagram</w:t>
      </w:r>
      <w:bookmarkEnd w:id="266"/>
      <w:bookmarkEnd w:id="267"/>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0B06D990" w:rsidR="002B069C" w:rsidRDefault="00C5654E" w:rsidP="00C5654E">
      <w:pPr>
        <w:pStyle w:val="TableFigures"/>
        <w:jc w:val="center"/>
      </w:pPr>
      <w:bookmarkStart w:id="268" w:name="_Toc133430543"/>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0</w:t>
      </w:r>
      <w:r w:rsidR="000759D5">
        <w:rPr>
          <w:noProof/>
        </w:rPr>
        <w:fldChar w:fldCharType="end"/>
      </w:r>
      <w:r>
        <w:t xml:space="preserve">: </w:t>
      </w:r>
      <w:r w:rsidRPr="00C13DD0">
        <w:t>System Process Flow Chart (Self-Composed)</w:t>
      </w:r>
      <w:r w:rsidR="00B73F15">
        <w:t xml:space="preserve"> – </w:t>
      </w:r>
      <w:r w:rsidR="00B73F15" w:rsidRPr="00B73F15">
        <w:rPr>
          <w:i/>
        </w:rPr>
        <w:t>(</w:t>
      </w:r>
      <w:hyperlink r:id="rId46" w:history="1">
        <w:r w:rsidR="00B73F15" w:rsidRPr="00B73F15">
          <w:rPr>
            <w:rStyle w:val="Hyperlink"/>
            <w:i/>
            <w:color w:val="auto"/>
            <w:u w:val="none"/>
          </w:rPr>
          <w:t>view high qual version</w:t>
        </w:r>
      </w:hyperlink>
      <w:r w:rsidR="00B73F15" w:rsidRPr="00B73F15">
        <w:rPr>
          <w:i/>
        </w:rPr>
        <w:t>)</w:t>
      </w:r>
      <w:bookmarkEnd w:id="268"/>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9" w:name="_Toc125556623"/>
      <w:bookmarkStart w:id="270" w:name="_Toc125663135"/>
      <w:bookmarkStart w:id="271" w:name="_Toc133428076"/>
      <w:r w:rsidRPr="00B63F0A">
        <w:rPr>
          <w:rFonts w:ascii="Times New Roman Regular" w:hAnsi="Times New Roman Regular" w:cs="Times New Roman Regular"/>
          <w:b/>
          <w:bCs/>
          <w:color w:val="auto"/>
          <w:sz w:val="28"/>
          <w:szCs w:val="28"/>
        </w:rPr>
        <w:t xml:space="preserve">6.6 </w:t>
      </w:r>
      <w:bookmarkEnd w:id="269"/>
      <w:r w:rsidRPr="00B63F0A">
        <w:rPr>
          <w:rFonts w:ascii="Times New Roman Regular" w:hAnsi="Times New Roman Regular" w:cs="Times New Roman Regular"/>
          <w:b/>
          <w:bCs/>
          <w:color w:val="auto"/>
          <w:sz w:val="28"/>
          <w:szCs w:val="28"/>
        </w:rPr>
        <w:t>Chapter summary</w:t>
      </w:r>
      <w:bookmarkEnd w:id="270"/>
      <w:bookmarkEnd w:id="271"/>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8"/>
          <w:headerReference w:type="first" r:id="rId49"/>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2" w:name="_Toc125663136"/>
      <w:bookmarkStart w:id="273" w:name="_Toc133428077"/>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2"/>
      <w:bookmarkEnd w:id="27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4" w:name="_Toc125557607"/>
      <w:bookmarkStart w:id="275" w:name="_Toc125663137"/>
      <w:bookmarkStart w:id="276" w:name="_Toc133428078"/>
      <w:r w:rsidRPr="00C0694D">
        <w:rPr>
          <w:rFonts w:ascii="Times New Roman Regular" w:hAnsi="Times New Roman Regular" w:cs="Times New Roman Regular"/>
          <w:b/>
          <w:bCs/>
          <w:color w:val="auto"/>
          <w:sz w:val="28"/>
          <w:szCs w:val="28"/>
        </w:rPr>
        <w:t xml:space="preserve">7.1 </w:t>
      </w:r>
      <w:bookmarkEnd w:id="274"/>
      <w:r w:rsidRPr="00C0694D">
        <w:rPr>
          <w:rFonts w:ascii="Times New Roman Regular" w:hAnsi="Times New Roman Regular" w:cs="Times New Roman Regular"/>
          <w:b/>
          <w:bCs/>
          <w:color w:val="auto"/>
          <w:sz w:val="28"/>
          <w:szCs w:val="28"/>
        </w:rPr>
        <w:t>Chapter overview</w:t>
      </w:r>
      <w:bookmarkEnd w:id="275"/>
      <w:bookmarkEnd w:id="276"/>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8"/>
      <w:bookmarkStart w:id="278" w:name="_Toc125663138"/>
      <w:bookmarkStart w:id="279" w:name="_Toc133428079"/>
      <w:r w:rsidRPr="00C0694D">
        <w:rPr>
          <w:rFonts w:ascii="Times New Roman Regular" w:hAnsi="Times New Roman Regular" w:cs="Times New Roman Regular"/>
          <w:b/>
          <w:bCs/>
          <w:color w:val="auto"/>
          <w:sz w:val="28"/>
          <w:szCs w:val="28"/>
        </w:rPr>
        <w:t xml:space="preserve">7.2 </w:t>
      </w:r>
      <w:bookmarkEnd w:id="277"/>
      <w:r w:rsidRPr="00C0694D">
        <w:rPr>
          <w:rFonts w:ascii="Times New Roman Regular" w:hAnsi="Times New Roman Regular" w:cs="Times New Roman Regular"/>
          <w:b/>
          <w:bCs/>
          <w:color w:val="auto"/>
          <w:sz w:val="28"/>
          <w:szCs w:val="28"/>
        </w:rPr>
        <w:t>Technology selection</w:t>
      </w:r>
      <w:bookmarkEnd w:id="278"/>
      <w:bookmarkEnd w:id="279"/>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0" w:name="_Toc125663139"/>
      <w:bookmarkStart w:id="281" w:name="_Toc125557609"/>
      <w:bookmarkStart w:id="282" w:name="_Toc133428080"/>
      <w:r w:rsidRPr="00C0694D">
        <w:rPr>
          <w:rFonts w:ascii="Times New Roman Regular" w:hAnsi="Times New Roman Regular" w:cs="Times New Roman Regular"/>
          <w:b/>
          <w:bCs/>
          <w:color w:val="auto"/>
          <w:sz w:val="24"/>
          <w:szCs w:val="24"/>
        </w:rPr>
        <w:t>7.2.1 Technology stack</w:t>
      </w:r>
      <w:bookmarkEnd w:id="280"/>
      <w:bookmarkEnd w:id="281"/>
      <w:bookmarkEnd w:id="28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937DC48" w:rsidR="00A50D73" w:rsidRDefault="00C5654E" w:rsidP="00C5654E">
      <w:pPr>
        <w:pStyle w:val="TableFigures"/>
        <w:jc w:val="center"/>
      </w:pPr>
      <w:bookmarkStart w:id="283" w:name="_Toc133430544"/>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1</w:t>
      </w:r>
      <w:r w:rsidR="000759D5">
        <w:rPr>
          <w:noProof/>
        </w:rPr>
        <w:fldChar w:fldCharType="end"/>
      </w:r>
      <w:r>
        <w:t xml:space="preserve">: </w:t>
      </w:r>
      <w:r w:rsidRPr="00CD693F">
        <w:t>Technology Stack (Self-Composed)</w:t>
      </w:r>
      <w:bookmarkEnd w:id="283"/>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4" w:name="_Toc125557610"/>
      <w:bookmarkStart w:id="285" w:name="_Toc125663140"/>
      <w:bookmarkStart w:id="286" w:name="_Toc133428081"/>
      <w:r w:rsidRPr="00C0694D">
        <w:rPr>
          <w:rFonts w:ascii="Times New Roman Regular" w:hAnsi="Times New Roman Regular" w:cs="Times New Roman Regular"/>
          <w:b/>
          <w:bCs/>
          <w:color w:val="auto"/>
          <w:sz w:val="24"/>
          <w:szCs w:val="24"/>
        </w:rPr>
        <w:t xml:space="preserve">7.2.2 </w:t>
      </w:r>
      <w:bookmarkEnd w:id="284"/>
      <w:bookmarkEnd w:id="285"/>
      <w:r w:rsidR="007A7F11" w:rsidRPr="00AC189B">
        <w:rPr>
          <w:rFonts w:ascii="Times New Roman" w:hAnsi="Times New Roman" w:cs="Times New Roman"/>
          <w:b/>
          <w:bCs/>
          <w:color w:val="auto"/>
          <w:sz w:val="24"/>
          <w:szCs w:val="24"/>
        </w:rPr>
        <w:t>Data selection</w:t>
      </w:r>
      <w:bookmarkEnd w:id="286"/>
    </w:p>
    <w:p w14:paraId="62472268" w14:textId="46C93214" w:rsidR="007A7F11" w:rsidRDefault="00D111E8" w:rsidP="007A7F11">
      <w:pPr>
        <w:spacing w:line="360" w:lineRule="auto"/>
        <w:jc w:val="both"/>
      </w:pPr>
      <w:r w:rsidRPr="00D111E8">
        <w:rPr>
          <w:rFonts w:ascii="Times New Roman" w:hAnsi="Times New Roman" w:cs="Times New Roman"/>
          <w:sz w:val="24"/>
          <w:szCs w:val="24"/>
        </w:rPr>
        <w:t xml:space="preserve">To ensure the accuracy of the generalized text summarization model, it is essential to use trustworthy data sources for training. The project relies heavily on data science for this </w:t>
      </w:r>
      <w:r w:rsidR="00B94203" w:rsidRPr="00D111E8">
        <w:rPr>
          <w:rFonts w:ascii="Times New Roman" w:hAnsi="Times New Roman" w:cs="Times New Roman"/>
          <w:sz w:val="24"/>
          <w:szCs w:val="24"/>
        </w:rPr>
        <w:t>purpose. To</w:t>
      </w:r>
      <w:r w:rsidRPr="00D111E8">
        <w:rPr>
          <w:rFonts w:ascii="Times New Roman" w:hAnsi="Times New Roman" w:cs="Times New Roman"/>
          <w:sz w:val="24"/>
          <w:szCs w:val="24"/>
        </w:rPr>
        <w:t xml:space="preserve"> develop an adaptive generalized text summarization model, a generalized dataset was necessary for establishing the base model. TensorFlow datasets provided several options for this dataset, being a reputable source of data.</w:t>
      </w:r>
    </w:p>
    <w:p w14:paraId="18CBF3C2" w14:textId="7587D22C" w:rsidR="00A50D73" w:rsidRDefault="00C5654E" w:rsidP="00C5654E">
      <w:pPr>
        <w:pStyle w:val="TableFigures"/>
        <w:jc w:val="center"/>
      </w:pPr>
      <w:bookmarkStart w:id="287" w:name="_Toc133427929"/>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2</w:t>
      </w:r>
      <w:r w:rsidR="000759D5">
        <w:rPr>
          <w:noProof/>
        </w:rPr>
        <w:fldChar w:fldCharType="end"/>
      </w:r>
      <w:r>
        <w:t xml:space="preserve">: </w:t>
      </w:r>
      <w:r w:rsidRPr="0042372D">
        <w:t>Dataset Sources (Self-Composed)</w:t>
      </w:r>
      <w:bookmarkEnd w:id="287"/>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7F1D854A" w:rsidR="00B4134A" w:rsidRPr="00B4134A" w:rsidRDefault="00D111E8" w:rsidP="002F3040">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88" w:name="_Toc125663141"/>
      <w:bookmarkStart w:id="289" w:name="_Toc125557611"/>
      <w:bookmarkStart w:id="290"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88"/>
      <w:bookmarkEnd w:id="289"/>
      <w:r w:rsidR="007A7F11" w:rsidRPr="00AC189B">
        <w:rPr>
          <w:rFonts w:ascii="Times New Roman" w:hAnsi="Times New Roman" w:cs="Times New Roman"/>
          <w:b/>
          <w:bCs/>
          <w:color w:val="auto"/>
          <w:sz w:val="24"/>
          <w:szCs w:val="24"/>
        </w:rPr>
        <w:t>Programming Language Selection</w:t>
      </w:r>
      <w:bookmarkEnd w:id="290"/>
    </w:p>
    <w:p w14:paraId="01B3181C" w14:textId="6370A506" w:rsidR="00B40933" w:rsidRPr="007A7F11" w:rsidRDefault="00D111E8" w:rsidP="007A7F11">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sidR="007A7F11">
        <w:rPr>
          <w:rFonts w:ascii="Times New Roman" w:hAnsi="Times New Roman" w:cs="Times New Roman"/>
          <w:sz w:val="24"/>
          <w:szCs w:val="24"/>
        </w:rPr>
        <w:tab/>
      </w:r>
      <w:r w:rsidR="007A7F11">
        <w:rPr>
          <w:rFonts w:ascii="Times New Roman" w:hAnsi="Times New Roman" w:cs="Times New Roman"/>
          <w:b/>
          <w:sz w:val="24"/>
          <w:szCs w:val="24"/>
        </w:rPr>
        <w:t xml:space="preserve">TypeScript </w:t>
      </w:r>
      <w:r w:rsidR="007A7F11">
        <w:rPr>
          <w:rFonts w:ascii="Times New Roman" w:hAnsi="Times New Roman" w:cs="Times New Roman"/>
          <w:sz w:val="24"/>
          <w:szCs w:val="24"/>
        </w:rPr>
        <w:t>(it’s a superset of JavsScript)</w:t>
      </w:r>
      <w:r w:rsidR="007A7F11"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1" w:name="_Toc125557612"/>
      <w:bookmarkStart w:id="292" w:name="_Toc125663142"/>
      <w:bookmarkStart w:id="293" w:name="_Toc133428083"/>
      <w:r w:rsidRPr="00C0694D">
        <w:rPr>
          <w:rFonts w:ascii="Times New Roman Regular" w:hAnsi="Times New Roman Regular" w:cs="Times New Roman Regular"/>
          <w:b/>
          <w:bCs/>
          <w:color w:val="auto"/>
          <w:sz w:val="24"/>
          <w:szCs w:val="24"/>
        </w:rPr>
        <w:lastRenderedPageBreak/>
        <w:t xml:space="preserve">7.2.4 </w:t>
      </w:r>
      <w:r w:rsidR="007A7F11" w:rsidRPr="00C0694D">
        <w:rPr>
          <w:rFonts w:ascii="Times New Roman Regular" w:hAnsi="Times New Roman Regular" w:cs="Times New Roman Regular" w:hint="eastAsia"/>
          <w:b/>
          <w:bCs/>
          <w:color w:val="auto"/>
          <w:sz w:val="24"/>
          <w:szCs w:val="24"/>
        </w:rPr>
        <w:t>Development Framework</w:t>
      </w:r>
      <w:bookmarkEnd w:id="291"/>
      <w:bookmarkEnd w:id="292"/>
      <w:r w:rsidR="007A7F11">
        <w:rPr>
          <w:rFonts w:ascii="Times New Roman Regular" w:hAnsi="Times New Roman Regular" w:cs="Times New Roman Regular"/>
          <w:b/>
          <w:bCs/>
          <w:color w:val="auto"/>
          <w:sz w:val="24"/>
          <w:szCs w:val="24"/>
        </w:rPr>
        <w:t xml:space="preserve"> Selection</w:t>
      </w:r>
      <w:bookmarkEnd w:id="293"/>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1B65362C"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4" w:name="_Toc133427930"/>
      <w:r w:rsidR="00C5654E">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3</w:t>
      </w:r>
      <w:r w:rsidR="000759D5">
        <w:rPr>
          <w:noProof/>
        </w:rPr>
        <w:fldChar w:fldCharType="end"/>
      </w:r>
      <w:r w:rsidR="00C5654E">
        <w:t xml:space="preserve">: </w:t>
      </w:r>
      <w:r w:rsidR="00C5654E" w:rsidRPr="00037D2A">
        <w:t>Development Framework Utilized (Self-Composed)</w:t>
      </w:r>
      <w:bookmarkEnd w:id="29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1381A3F6" w:rsidR="007A7F11" w:rsidRDefault="002539DC" w:rsidP="00F141AB">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23B5F75E"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1B8436BC"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3E05001F"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57D2BEB4"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3B13A2C0" w14:textId="7EFB663E" w:rsidR="00C65228" w:rsidRPr="00C5654E" w:rsidRDefault="00985345" w:rsidP="00AC69DF">
      <w:pPr>
        <w:pStyle w:val="Heading2"/>
        <w:spacing w:before="100" w:line="360" w:lineRule="auto"/>
        <w:rPr>
          <w:rFonts w:ascii="Times New Roman Regular" w:hAnsi="Times New Roman Regular" w:cs="Times New Roman Regular" w:hint="eastAsia"/>
          <w:b/>
          <w:bCs/>
          <w:color w:val="auto"/>
          <w:sz w:val="24"/>
          <w:szCs w:val="24"/>
        </w:rPr>
      </w:pPr>
      <w:bookmarkStart w:id="295" w:name="_Toc125557616"/>
      <w:bookmarkStart w:id="296" w:name="_Toc125663146"/>
      <w:bookmarkStart w:id="297" w:name="_Toc133428084"/>
      <w:r w:rsidRPr="00C0694D">
        <w:rPr>
          <w:rFonts w:ascii="Times New Roman Regular" w:hAnsi="Times New Roman Regular" w:cs="Times New Roman Regular"/>
          <w:b/>
          <w:bCs/>
          <w:color w:val="auto"/>
          <w:sz w:val="24"/>
          <w:szCs w:val="24"/>
        </w:rPr>
        <w:t xml:space="preserve">7.2.5 </w:t>
      </w:r>
      <w:bookmarkEnd w:id="295"/>
      <w:bookmarkEnd w:id="296"/>
      <w:r w:rsidR="00C65228" w:rsidRPr="00AC189B">
        <w:rPr>
          <w:rFonts w:ascii="Times New Roman" w:hAnsi="Times New Roman" w:cs="Times New Roman"/>
          <w:b/>
          <w:bCs/>
          <w:color w:val="auto"/>
          <w:sz w:val="24"/>
          <w:szCs w:val="24"/>
        </w:rPr>
        <w:t>Libraries Utilized</w:t>
      </w:r>
      <w:bookmarkEnd w:id="297"/>
    </w:p>
    <w:p w14:paraId="40C5C6CB" w14:textId="69C2C309" w:rsidR="00A50D73" w:rsidRDefault="00C5654E" w:rsidP="00C5654E">
      <w:pPr>
        <w:pStyle w:val="TableFigures"/>
        <w:jc w:val="center"/>
      </w:pPr>
      <w:bookmarkStart w:id="298" w:name="_Toc13342793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4</w:t>
      </w:r>
      <w:r w:rsidR="000759D5">
        <w:rPr>
          <w:noProof/>
        </w:rPr>
        <w:fldChar w:fldCharType="end"/>
      </w:r>
      <w:r>
        <w:t xml:space="preserve">: </w:t>
      </w:r>
      <w:r w:rsidRPr="00AB593F">
        <w:t>Libraries Used with Reasonings (Self-Composed)</w:t>
      </w:r>
      <w:bookmarkEnd w:id="298"/>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11BC010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6440EA3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7B63714D" w14:textId="101DB4BC"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0A0CFEA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11EEDE92"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307AF57D"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3DDF982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299" w:name="_Toc125557617"/>
      <w:bookmarkStart w:id="300" w:name="_Toc125663147"/>
      <w:bookmarkStart w:id="301" w:name="_Toc133428085"/>
      <w:r w:rsidRPr="00C0694D">
        <w:rPr>
          <w:rFonts w:ascii="Times New Roman Regular" w:hAnsi="Times New Roman Regular" w:cs="Times New Roman Regular"/>
          <w:b/>
          <w:bCs/>
          <w:color w:val="auto"/>
          <w:sz w:val="24"/>
          <w:szCs w:val="24"/>
        </w:rPr>
        <w:t xml:space="preserve">7.2.6 </w:t>
      </w:r>
      <w:bookmarkEnd w:id="299"/>
      <w:bookmarkEnd w:id="300"/>
      <w:r w:rsidR="00C65228" w:rsidRPr="00AC189B">
        <w:rPr>
          <w:rFonts w:ascii="Times New Roman" w:hAnsi="Times New Roman" w:cs="Times New Roman"/>
          <w:b/>
          <w:bCs/>
          <w:color w:val="auto"/>
          <w:sz w:val="24"/>
          <w:szCs w:val="24"/>
        </w:rPr>
        <w:t>IDE’s Utilized</w:t>
      </w:r>
      <w:bookmarkEnd w:id="301"/>
    </w:p>
    <w:p w14:paraId="6699B5CC" w14:textId="7B45E1FD" w:rsidR="00A50D73" w:rsidRDefault="00C5654E" w:rsidP="00C5654E">
      <w:pPr>
        <w:pStyle w:val="TableFigures"/>
        <w:jc w:val="center"/>
      </w:pPr>
      <w:bookmarkStart w:id="302" w:name="_Toc13342793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5</w:t>
      </w:r>
      <w:r w:rsidR="000759D5">
        <w:rPr>
          <w:noProof/>
        </w:rPr>
        <w:fldChar w:fldCharType="end"/>
      </w:r>
      <w:r>
        <w:t xml:space="preserve">: </w:t>
      </w:r>
      <w:r w:rsidRPr="001D0CD4">
        <w:t>Ide’s Used Along with Justifications (Self-Composed)</w:t>
      </w:r>
      <w:bookmarkEnd w:id="302"/>
    </w:p>
    <w:tbl>
      <w:tblPr>
        <w:tblStyle w:val="TableGrid"/>
        <w:tblW w:w="0" w:type="auto"/>
        <w:tblLook w:val="04A0" w:firstRow="1" w:lastRow="0" w:firstColumn="1" w:lastColumn="0" w:noHBand="0" w:noVBand="1"/>
      </w:tblPr>
      <w:tblGrid>
        <w:gridCol w:w="1615"/>
        <w:gridCol w:w="7735"/>
      </w:tblGrid>
      <w:tr w:rsidR="00C65228" w14:paraId="5CFA8527" w14:textId="77777777" w:rsidTr="005D72FE">
        <w:tc>
          <w:tcPr>
            <w:tcW w:w="161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D72FE">
        <w:tc>
          <w:tcPr>
            <w:tcW w:w="161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968FB67" w14:textId="2C39A5B0" w:rsidR="00C65228" w:rsidRDefault="005D72FE" w:rsidP="00F141AB">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C65228" w14:paraId="39949DEC" w14:textId="77777777" w:rsidTr="005D72FE">
        <w:tc>
          <w:tcPr>
            <w:tcW w:w="161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D72FE">
        <w:tc>
          <w:tcPr>
            <w:tcW w:w="161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3" w:name="_Toc125663148"/>
      <w:bookmarkStart w:id="304" w:name="_Toc125557618"/>
      <w:bookmarkStart w:id="305" w:name="_Toc133428086"/>
      <w:r w:rsidRPr="00C0694D">
        <w:rPr>
          <w:rFonts w:ascii="Times New Roman Regular" w:hAnsi="Times New Roman Regular" w:cs="Times New Roman Regular"/>
          <w:b/>
          <w:bCs/>
          <w:color w:val="auto"/>
          <w:sz w:val="24"/>
          <w:szCs w:val="24"/>
        </w:rPr>
        <w:t xml:space="preserve">7.2.7 </w:t>
      </w:r>
      <w:bookmarkEnd w:id="303"/>
      <w:bookmarkEnd w:id="304"/>
      <w:r w:rsidR="00C65228" w:rsidRPr="00AC189B">
        <w:rPr>
          <w:rFonts w:ascii="Times New Roman" w:hAnsi="Times New Roman" w:cs="Times New Roman"/>
          <w:b/>
          <w:bCs/>
          <w:color w:val="auto"/>
          <w:sz w:val="24"/>
          <w:szCs w:val="24"/>
        </w:rPr>
        <w:t>Summary of Technology Selection</w:t>
      </w:r>
      <w:bookmarkStart w:id="306" w:name="_Toc125557619"/>
      <w:bookmarkStart w:id="307" w:name="_Toc125663149"/>
      <w:bookmarkEnd w:id="305"/>
    </w:p>
    <w:p w14:paraId="03326CE4" w14:textId="549F35F9" w:rsidR="00A50D73" w:rsidRDefault="00C5654E" w:rsidP="00C5654E">
      <w:pPr>
        <w:pStyle w:val="TableFigures"/>
        <w:jc w:val="center"/>
      </w:pPr>
      <w:bookmarkStart w:id="308" w:name="_Toc13342793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6</w:t>
      </w:r>
      <w:r w:rsidR="000759D5">
        <w:rPr>
          <w:noProof/>
        </w:rPr>
        <w:fldChar w:fldCharType="end"/>
      </w:r>
      <w:r>
        <w:t xml:space="preserve">: </w:t>
      </w:r>
      <w:r w:rsidRPr="007E1203">
        <w:t>Summary of Technology Selection (Self-Composed)</w:t>
      </w:r>
      <w:bookmarkEnd w:id="308"/>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9" w:name="_Toc133428087"/>
      <w:r w:rsidRPr="00C0694D">
        <w:rPr>
          <w:rFonts w:ascii="Times New Roman Regular" w:hAnsi="Times New Roman Regular" w:cs="Times New Roman Regular"/>
          <w:b/>
          <w:bCs/>
          <w:color w:val="auto"/>
          <w:sz w:val="28"/>
          <w:szCs w:val="28"/>
        </w:rPr>
        <w:t xml:space="preserve">7.3 </w:t>
      </w:r>
      <w:bookmarkEnd w:id="306"/>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7"/>
      <w:bookmarkEnd w:id="309"/>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0" w:name="_Toc125663150"/>
      <w:bookmarkStart w:id="311" w:name="_Toc125557620"/>
      <w:bookmarkStart w:id="312" w:name="_Toc133428088"/>
      <w:r w:rsidRPr="00C0694D">
        <w:rPr>
          <w:rFonts w:ascii="Times New Roman Regular" w:hAnsi="Times New Roman Regular" w:cs="Times New Roman Regular"/>
          <w:b/>
          <w:bCs/>
          <w:color w:val="auto"/>
          <w:sz w:val="24"/>
          <w:szCs w:val="24"/>
        </w:rPr>
        <w:t xml:space="preserve">7.3.1 </w:t>
      </w:r>
      <w:bookmarkEnd w:id="310"/>
      <w:bookmarkEnd w:id="311"/>
      <w:r w:rsidR="00723291" w:rsidRPr="00AC189B">
        <w:rPr>
          <w:rFonts w:ascii="Times New Roman" w:hAnsi="Times New Roman" w:cs="Times New Roman"/>
          <w:b/>
          <w:bCs/>
          <w:color w:val="auto"/>
          <w:sz w:val="24"/>
          <w:szCs w:val="24"/>
        </w:rPr>
        <w:t>Automated Hyperparameter Search &amp; Model Training</w:t>
      </w:r>
      <w:bookmarkEnd w:id="312"/>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7DF9966A" w:rsidR="00A50D73" w:rsidRDefault="00C5654E" w:rsidP="00C5654E">
      <w:pPr>
        <w:pStyle w:val="TableFigures"/>
        <w:jc w:val="center"/>
      </w:pPr>
      <w:bookmarkStart w:id="313" w:name="_Toc13343054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2</w:t>
      </w:r>
      <w:r w:rsidR="000759D5">
        <w:rPr>
          <w:noProof/>
        </w:rPr>
        <w:fldChar w:fldCharType="end"/>
      </w:r>
      <w:r>
        <w:t xml:space="preserve">: </w:t>
      </w:r>
      <w:r w:rsidRPr="00572E2C">
        <w:t>Hyperparameter Range Initialization (Self-Composed)</w:t>
      </w:r>
      <w:bookmarkEnd w:id="313"/>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035521E">
            <wp:extent cx="2735547" cy="202333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63874" cy="2044287"/>
                    </a:xfrm>
                    <a:prstGeom prst="rect">
                      <a:avLst/>
                    </a:prstGeom>
                    <a:noFill/>
                    <a:ln>
                      <a:noFill/>
                    </a:ln>
                  </pic:spPr>
                </pic:pic>
              </a:graphicData>
            </a:graphic>
          </wp:inline>
        </w:drawing>
      </w:r>
    </w:p>
    <w:p w14:paraId="576E98C0" w14:textId="7DEAD077" w:rsidR="00723291" w:rsidRPr="005E723E" w:rsidRDefault="002F3040" w:rsidP="00723291">
      <w:pPr>
        <w:spacing w:line="360" w:lineRule="auto"/>
        <w:jc w:val="both"/>
      </w:pPr>
      <w:r w:rsidRPr="002F3040">
        <w:rPr>
          <w:rFonts w:ascii="Times New Roman" w:hAnsi="Times New Roman" w:cs="Times New Roman"/>
          <w:sz w:val="24"/>
          <w:szCs w:val="24"/>
        </w:rPr>
        <w:t xml:space="preserve">The given code initializes hyperparameters with a group of values, some of which may be within a specified range based on the min and max parameters. These parameters will be used during </w:t>
      </w:r>
      <w:r w:rsidRPr="002F3040">
        <w:rPr>
          <w:rFonts w:ascii="Times New Roman" w:hAnsi="Times New Roman" w:cs="Times New Roman"/>
          <w:sz w:val="24"/>
          <w:szCs w:val="24"/>
        </w:rPr>
        <w:lastRenderedPageBreak/>
        <w:t>hyperparameter search training to determine the optimal values. If no range is specified, the default will start at zero.</w:t>
      </w:r>
    </w:p>
    <w:p w14:paraId="6E231EDB" w14:textId="3CEC33CE" w:rsidR="00A50D73" w:rsidRDefault="00C5654E" w:rsidP="00C5654E">
      <w:pPr>
        <w:pStyle w:val="TableFigures"/>
        <w:jc w:val="center"/>
      </w:pPr>
      <w:bookmarkStart w:id="314" w:name="_Toc13343054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3</w:t>
      </w:r>
      <w:r w:rsidR="000759D5">
        <w:rPr>
          <w:noProof/>
        </w:rPr>
        <w:fldChar w:fldCharType="end"/>
      </w:r>
      <w:r>
        <w:t xml:space="preserve">: </w:t>
      </w:r>
      <w:r w:rsidRPr="00F94C70">
        <w:t>Hyperparameter Search Using Optuna (Self-Composed)</w:t>
      </w:r>
      <w:bookmarkEnd w:id="314"/>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3B06C235">
            <wp:extent cx="4331982" cy="36813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92141" cy="3732475"/>
                    </a:xfrm>
                    <a:prstGeom prst="rect">
                      <a:avLst/>
                    </a:prstGeom>
                    <a:noFill/>
                    <a:ln>
                      <a:noFill/>
                    </a:ln>
                  </pic:spPr>
                </pic:pic>
              </a:graphicData>
            </a:graphic>
          </wp:inline>
        </w:drawing>
      </w:r>
    </w:p>
    <w:p w14:paraId="78D9D709" w14:textId="0620CC62"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25FE124D" w:rsidR="00A50D73" w:rsidRDefault="00C5654E" w:rsidP="00C5654E">
      <w:pPr>
        <w:pStyle w:val="TableFigures"/>
        <w:jc w:val="center"/>
      </w:pPr>
      <w:bookmarkStart w:id="315" w:name="_Toc133430547"/>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4</w:t>
      </w:r>
      <w:r w:rsidR="000759D5">
        <w:rPr>
          <w:noProof/>
        </w:rPr>
        <w:fldChar w:fldCharType="end"/>
      </w:r>
      <w:r>
        <w:t xml:space="preserve">: </w:t>
      </w:r>
      <w:r w:rsidRPr="00D04351">
        <w:t>Hyperparameter Results and Training Arguments (Self-Composed)</w:t>
      </w:r>
      <w:bookmarkEnd w:id="315"/>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7BAA2285" w:rsidR="00A50D73" w:rsidRDefault="00C5654E" w:rsidP="00C5654E">
      <w:pPr>
        <w:pStyle w:val="TableFigures"/>
        <w:jc w:val="center"/>
      </w:pPr>
      <w:bookmarkStart w:id="316" w:name="_Toc13343054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5</w:t>
      </w:r>
      <w:r w:rsidR="000759D5">
        <w:rPr>
          <w:noProof/>
        </w:rPr>
        <w:fldChar w:fldCharType="end"/>
      </w:r>
      <w:r>
        <w:t xml:space="preserve">: </w:t>
      </w:r>
      <w:r w:rsidRPr="004862C9">
        <w:t>Model Training (Self-Composed)</w:t>
      </w:r>
      <w:bookmarkEnd w:id="316"/>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7" w:name="_Toc125663151"/>
      <w:bookmarkStart w:id="318" w:name="_Toc125557621"/>
      <w:bookmarkStart w:id="319" w:name="_Toc133428089"/>
      <w:r w:rsidRPr="00C0694D">
        <w:rPr>
          <w:rFonts w:ascii="Times New Roman Regular" w:hAnsi="Times New Roman Regular" w:cs="Times New Roman Regular"/>
          <w:b/>
          <w:bCs/>
          <w:color w:val="auto"/>
          <w:sz w:val="24"/>
          <w:szCs w:val="24"/>
        </w:rPr>
        <w:lastRenderedPageBreak/>
        <w:t xml:space="preserve">7.3.2 </w:t>
      </w:r>
      <w:bookmarkEnd w:id="317"/>
      <w:bookmarkEnd w:id="318"/>
      <w:r w:rsidR="00723291" w:rsidRPr="00AC189B">
        <w:rPr>
          <w:rFonts w:ascii="Times New Roman" w:hAnsi="Times New Roman" w:cs="Times New Roman"/>
          <w:b/>
          <w:bCs/>
          <w:color w:val="auto"/>
          <w:sz w:val="24"/>
          <w:szCs w:val="24"/>
        </w:rPr>
        <w:t>Model Usage General &amp; Domain Specific Users</w:t>
      </w:r>
      <w:bookmarkEnd w:id="319"/>
    </w:p>
    <w:p w14:paraId="2690E37E" w14:textId="6AA5EAA8" w:rsidR="00A50D73" w:rsidRDefault="00C5654E" w:rsidP="00C5654E">
      <w:pPr>
        <w:pStyle w:val="TableFigures"/>
        <w:jc w:val="center"/>
      </w:pPr>
      <w:bookmarkStart w:id="320" w:name="_Toc13343054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6</w:t>
      </w:r>
      <w:r w:rsidR="000759D5">
        <w:rPr>
          <w:noProof/>
        </w:rPr>
        <w:fldChar w:fldCharType="end"/>
      </w:r>
      <w:r>
        <w:t xml:space="preserve">: </w:t>
      </w:r>
      <w:r w:rsidRPr="007A40A2">
        <w:t>General User Review Text Summarization (Self-Composed)</w:t>
      </w:r>
      <w:bookmarkEnd w:id="320"/>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2638E5E5" w:rsidR="00A50D73" w:rsidRDefault="00C5654E" w:rsidP="00C5654E">
      <w:pPr>
        <w:pStyle w:val="TableFigures"/>
        <w:jc w:val="center"/>
      </w:pPr>
      <w:bookmarkStart w:id="321" w:name="_Toc13343055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7</w:t>
      </w:r>
      <w:r w:rsidR="000759D5">
        <w:rPr>
          <w:noProof/>
        </w:rPr>
        <w:fldChar w:fldCharType="end"/>
      </w:r>
      <w:r>
        <w:t xml:space="preserve">: </w:t>
      </w:r>
      <w:r w:rsidRPr="00FD46FB">
        <w:t>Assigning A Specific Model for The New Domain User (Self-Composed)</w:t>
      </w:r>
      <w:bookmarkEnd w:id="321"/>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2" w:name="_Toc127171644"/>
      <w:r w:rsidRPr="00AC189B">
        <w:rPr>
          <w:rFonts w:ascii="Times New Roman" w:hAnsi="Times New Roman" w:cs="Times New Roman"/>
          <w:b w:val="0"/>
          <w:bCs w:val="0"/>
          <w:smallCaps w:val="0"/>
          <w:color w:val="auto"/>
          <w:sz w:val="24"/>
          <w:szCs w:val="24"/>
        </w:rPr>
        <w:t xml:space="preserve"> </w:t>
      </w:r>
      <w:bookmarkEnd w:id="322"/>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044A65F0" w:rsidR="00A50D73" w:rsidRDefault="00C5654E" w:rsidP="00C5654E">
      <w:pPr>
        <w:pStyle w:val="TableFigures"/>
        <w:jc w:val="center"/>
      </w:pPr>
      <w:bookmarkStart w:id="323" w:name="_Toc13343055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8</w:t>
      </w:r>
      <w:r w:rsidR="000759D5">
        <w:rPr>
          <w:noProof/>
        </w:rPr>
        <w:fldChar w:fldCharType="end"/>
      </w:r>
      <w:r>
        <w:t xml:space="preserve">: </w:t>
      </w:r>
      <w:r w:rsidRPr="00C512DA">
        <w:t>Domain Specific Text Review Summarization (Self-Composed)</w:t>
      </w:r>
      <w:bookmarkEnd w:id="323"/>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557622"/>
      <w:bookmarkStart w:id="325" w:name="_Toc125663152"/>
      <w:bookmarkStart w:id="326" w:name="_Toc133428090"/>
      <w:r w:rsidRPr="00C0694D">
        <w:rPr>
          <w:rFonts w:ascii="Times New Roman Regular" w:hAnsi="Times New Roman Regular" w:cs="Times New Roman Regular"/>
          <w:b/>
          <w:bCs/>
          <w:color w:val="auto"/>
          <w:sz w:val="24"/>
          <w:szCs w:val="24"/>
        </w:rPr>
        <w:lastRenderedPageBreak/>
        <w:t xml:space="preserve">7.3.3 </w:t>
      </w:r>
      <w:bookmarkEnd w:id="324"/>
      <w:bookmarkEnd w:id="325"/>
      <w:r w:rsidR="00723291" w:rsidRPr="00AC189B">
        <w:rPr>
          <w:rFonts w:ascii="Times New Roman" w:hAnsi="Times New Roman" w:cs="Times New Roman"/>
          <w:b/>
          <w:bCs/>
          <w:color w:val="auto"/>
          <w:sz w:val="24"/>
          <w:szCs w:val="24"/>
        </w:rPr>
        <w:t>Model Retraining</w:t>
      </w:r>
      <w:bookmarkEnd w:id="326"/>
    </w:p>
    <w:p w14:paraId="7FE45D06" w14:textId="5A0D920B" w:rsidR="00A50D73" w:rsidRDefault="00C5654E" w:rsidP="00C5654E">
      <w:pPr>
        <w:pStyle w:val="TableFigures"/>
        <w:jc w:val="center"/>
      </w:pPr>
      <w:bookmarkStart w:id="327" w:name="_Toc133430552"/>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19</w:t>
      </w:r>
      <w:r w:rsidR="000759D5">
        <w:rPr>
          <w:noProof/>
        </w:rPr>
        <w:fldChar w:fldCharType="end"/>
      </w:r>
      <w:r>
        <w:t xml:space="preserve">: </w:t>
      </w:r>
      <w:r w:rsidRPr="00461FFC">
        <w:t>Fetching Related Data for Model Retraining (Self-Composed)</w:t>
      </w:r>
      <w:bookmarkEnd w:id="327"/>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28" w:name="_Toc133428091"/>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28"/>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9" w:name="_Toc133428092"/>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29"/>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0" w:name="_Toc125557623"/>
      <w:bookmarkStart w:id="331" w:name="_Toc125663153"/>
      <w:bookmarkStart w:id="332"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0"/>
      <w:r w:rsidRPr="00C0694D">
        <w:rPr>
          <w:rFonts w:ascii="Times New Roman Regular" w:hAnsi="Times New Roman Regular" w:cs="Times New Roman Regular"/>
          <w:b/>
          <w:bCs/>
          <w:color w:val="auto"/>
          <w:sz w:val="28"/>
          <w:szCs w:val="28"/>
        </w:rPr>
        <w:t>Chapter summary</w:t>
      </w:r>
      <w:bookmarkEnd w:id="331"/>
      <w:bookmarkEnd w:id="332"/>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9"/>
          <w:headerReference w:type="first" r:id="rId60"/>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3"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3"/>
    </w:p>
    <w:p w14:paraId="108B64E5" w14:textId="133A8A3B" w:rsidR="00093E6B" w:rsidRPr="00DD35A3" w:rsidRDefault="00093E6B"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4"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4"/>
    </w:p>
    <w:p w14:paraId="6441A265" w14:textId="7D60B8DD" w:rsidR="003974CF" w:rsidRPr="00B551BF" w:rsidRDefault="00B12156" w:rsidP="00F0435F">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5" w:name="_Toc133428096"/>
      <w:r w:rsidRPr="00DD35A3">
        <w:rPr>
          <w:rFonts w:ascii="Times New Roman Regular" w:hAnsi="Times New Roman Regular" w:cs="Times New Roman Regular"/>
          <w:b/>
          <w:bCs/>
          <w:color w:val="auto"/>
          <w:sz w:val="28"/>
          <w:szCs w:val="28"/>
        </w:rPr>
        <w:t>8.2 Testing objectives &amp; goals</w:t>
      </w:r>
      <w:bookmarkEnd w:id="335"/>
    </w:p>
    <w:p w14:paraId="4AD9E958" w14:textId="77777777" w:rsidR="007A12E6" w:rsidRDefault="007A12E6" w:rsidP="00F0435F">
      <w:p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6" w:name="_Toc133428097"/>
      <w:r w:rsidRPr="00DD35A3">
        <w:rPr>
          <w:rFonts w:ascii="Times New Roman Regular" w:hAnsi="Times New Roman Regular" w:cs="Times New Roman Regular"/>
          <w:b/>
          <w:bCs/>
          <w:color w:val="auto"/>
          <w:sz w:val="28"/>
          <w:szCs w:val="28"/>
        </w:rPr>
        <w:t>8.3 Testing criteria</w:t>
      </w:r>
      <w:bookmarkEnd w:id="336"/>
    </w:p>
    <w:p w14:paraId="402E37AB" w14:textId="02EA98AB" w:rsidR="00A71603" w:rsidRDefault="007A12E6" w:rsidP="00F0435F">
      <w:pPr>
        <w:spacing w:line="360" w:lineRule="auto"/>
        <w:jc w:val="both"/>
        <w:rPr>
          <w:rFonts w:ascii="Times New Roman" w:hAnsi="Times New Roman" w:cs="Times New Roman"/>
          <w:sz w:val="24"/>
          <w:szCs w:val="24"/>
        </w:rPr>
      </w:pPr>
      <w:bookmarkStart w:id="337" w:name="_8.4_Model_testing"/>
      <w:bookmarkEnd w:id="337"/>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428098"/>
      <w:r w:rsidRPr="00D00443">
        <w:rPr>
          <w:rFonts w:ascii="Times New Roman Regular" w:hAnsi="Times New Roman Regular" w:cs="Times New Roman Regular"/>
          <w:b/>
          <w:bCs/>
          <w:color w:val="auto"/>
          <w:sz w:val="28"/>
          <w:szCs w:val="28"/>
        </w:rPr>
        <w:lastRenderedPageBreak/>
        <w:t>8.4 Model testing &amp; evaluation</w:t>
      </w:r>
      <w:bookmarkEnd w:id="338"/>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39"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39"/>
    </w:p>
    <w:p w14:paraId="33BF747A" w14:textId="3E2616B9" w:rsidR="00DC1937" w:rsidRDefault="00F0435F" w:rsidP="00A71603">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F0435F">
        <w:tc>
          <w:tcPr>
            <w:tcW w:w="4620" w:type="dxa"/>
          </w:tcPr>
          <w:p w14:paraId="6C68DD5A" w14:textId="50BC856C" w:rsidR="00DC33FC" w:rsidRPr="00791CD6" w:rsidRDefault="00DC33FC" w:rsidP="00291190">
            <w:pPr>
              <w:keepNext/>
              <w:spacing w:line="360" w:lineRule="auto"/>
            </w:pPr>
            <w:r>
              <w:rPr>
                <w:noProof/>
              </w:rPr>
              <w:drawing>
                <wp:inline distT="0" distB="0" distL="0" distR="0" wp14:anchorId="72650F21" wp14:editId="556D3A00">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0E00B7D1" w14:textId="21444399"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0" w:name="_Toc133430553"/>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0</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0"/>
          </w:p>
        </w:tc>
        <w:tc>
          <w:tcPr>
            <w:tcW w:w="4740"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796210DA">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0F71D8E4" w14:textId="56089DD3" w:rsidR="00DC33FC" w:rsidRPr="00791CD6" w:rsidRDefault="00DC33FC" w:rsidP="00291190">
            <w:pPr>
              <w:pStyle w:val="Caption"/>
              <w:jc w:val="center"/>
              <w:rPr>
                <w:rFonts w:ascii="Times New Roman" w:hAnsi="Times New Roman" w:cs="Times New Roman"/>
                <w:b w:val="0"/>
                <w:bCs w:val="0"/>
                <w:smallCaps w:val="0"/>
                <w:color w:val="auto"/>
              </w:rPr>
            </w:pPr>
            <w:bookmarkStart w:id="341" w:name="_Toc133430554"/>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1</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1"/>
          </w:p>
        </w:tc>
      </w:tr>
    </w:tbl>
    <w:p w14:paraId="4FC0B369" w14:textId="19151CD3" w:rsidR="00944BF1" w:rsidRDefault="00F0435F" w:rsidP="00F0435F">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drawing>
                <wp:inline distT="0" distB="0" distL="0" distR="0" wp14:anchorId="777E3FD7" wp14:editId="6FFBD101">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4495D0B8" w14:textId="3902E730"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2" w:name="_Toc133430555"/>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2</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5FB6E452">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1F3F1E08" w14:textId="47516F58" w:rsidR="00944BF1" w:rsidRPr="00791CD6" w:rsidRDefault="00944BF1" w:rsidP="00291190">
            <w:pPr>
              <w:pStyle w:val="Caption"/>
              <w:jc w:val="center"/>
              <w:rPr>
                <w:rFonts w:ascii="Times New Roman" w:hAnsi="Times New Roman" w:cs="Times New Roman"/>
                <w:b w:val="0"/>
                <w:bCs w:val="0"/>
                <w:smallCaps w:val="0"/>
                <w:color w:val="auto"/>
              </w:rPr>
            </w:pPr>
            <w:bookmarkStart w:id="343" w:name="_Toc133430556"/>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3</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00B0E449" w14:textId="409B17FC" w:rsidR="00515380"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lastRenderedPageBreak/>
              <w:drawing>
                <wp:inline distT="0" distB="0" distL="0" distR="0" wp14:anchorId="42E598A8" wp14:editId="6F2193FA">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6FB29E14" w14:textId="4D45D652"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4" w:name="_Toc133430557"/>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4</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0FE51FD0">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4308A5CA" w14:textId="5D285F50" w:rsidR="00291190" w:rsidRPr="00791CD6" w:rsidRDefault="00291190" w:rsidP="00291190">
            <w:pPr>
              <w:pStyle w:val="Caption"/>
              <w:jc w:val="center"/>
              <w:rPr>
                <w:rFonts w:ascii="Times New Roman" w:hAnsi="Times New Roman" w:cs="Times New Roman"/>
                <w:b w:val="0"/>
                <w:bCs w:val="0"/>
                <w:smallCaps w:val="0"/>
                <w:color w:val="auto"/>
              </w:rPr>
            </w:pPr>
            <w:bookmarkStart w:id="345" w:name="_Toc133430558"/>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5</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481A715D" w14:textId="363B1C47" w:rsidR="00A71603" w:rsidRPr="000E4D14"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sidR="005E1273">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6" w:name="_Toc133428100"/>
      <w:r w:rsidRPr="008148D6">
        <w:rPr>
          <w:rFonts w:ascii="Times New Roman Regular" w:hAnsi="Times New Roman Regular" w:cs="Times New Roman Regular"/>
          <w:b/>
          <w:bCs/>
          <w:color w:val="auto"/>
          <w:sz w:val="24"/>
          <w:szCs w:val="24"/>
        </w:rPr>
        <w:t xml:space="preserve">8.4.2 </w:t>
      </w:r>
      <w:r w:rsidR="00A44AA8" w:rsidRPr="008148D6">
        <w:rPr>
          <w:rFonts w:ascii="Times New Roman Regular" w:hAnsi="Times New Roman Regular" w:cs="Times New Roman Regular" w:hint="eastAsia"/>
          <w:b/>
          <w:bCs/>
          <w:color w:val="auto"/>
          <w:sz w:val="24"/>
          <w:szCs w:val="24"/>
        </w:rPr>
        <w:t>Model Evaluation</w:t>
      </w:r>
      <w:bookmarkEnd w:id="346"/>
    </w:p>
    <w:p w14:paraId="5B7ACA36" w14:textId="7AFCDE5C" w:rsidR="002D1388" w:rsidRPr="00C5654E" w:rsidRDefault="00F0435F" w:rsidP="00F0435F">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sidR="002D1388">
        <w:rPr>
          <w:rFonts w:ascii="Times New Roman" w:hAnsi="Times New Roman" w:cs="Times New Roman"/>
          <w:sz w:val="24"/>
          <w:szCs w:val="24"/>
        </w:rPr>
        <w:tab/>
      </w:r>
      <w:r w:rsidR="002D1388" w:rsidRPr="00791CD6">
        <w:rPr>
          <w:rFonts w:ascii="Times New Roman" w:hAnsi="Times New Roman" w:cs="Times New Roman"/>
          <w:b/>
          <w:bCs/>
          <w:smallCaps/>
          <w:sz w:val="24"/>
          <w:szCs w:val="24"/>
        </w:rPr>
        <w:t xml:space="preserve"> </w:t>
      </w:r>
    </w:p>
    <w:p w14:paraId="2830565B" w14:textId="4C26562C" w:rsidR="00686370" w:rsidRDefault="00C5654E" w:rsidP="00C5654E">
      <w:pPr>
        <w:pStyle w:val="TableFigures"/>
        <w:jc w:val="center"/>
      </w:pPr>
      <w:bookmarkStart w:id="347" w:name="_Toc13342793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7</w:t>
      </w:r>
      <w:r w:rsidR="000759D5">
        <w:rPr>
          <w:noProof/>
        </w:rPr>
        <w:fldChar w:fldCharType="end"/>
      </w:r>
      <w:r>
        <w:t xml:space="preserve">: </w:t>
      </w:r>
      <w:r w:rsidRPr="001D25AA">
        <w:t>Model Evaluation Results</w:t>
      </w:r>
      <w:bookmarkEnd w:id="347"/>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3D1A0621" w14:textId="68FA70ED" w:rsidR="00EB12B7" w:rsidRDefault="00826FFE" w:rsidP="00F043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0435F"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3E8A5279" w:rsidR="002330E6" w:rsidRDefault="002330E6" w:rsidP="002330E6">
      <w:pPr>
        <w:pStyle w:val="TableFigures"/>
        <w:jc w:val="center"/>
      </w:pPr>
      <w:bookmarkStart w:id="348" w:name="_Toc13343055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26</w:t>
      </w:r>
      <w:r w:rsidR="000759D5">
        <w:rPr>
          <w:noProof/>
        </w:rPr>
        <w:fldChar w:fldCharType="end"/>
      </w:r>
      <w:r>
        <w:t>: Hotel Domain (Cinnamon Type) Evaluation</w:t>
      </w:r>
      <w:bookmarkEnd w:id="348"/>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30EF041E">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5131E04C" w14:textId="39B8CCD2" w:rsidR="002330E6" w:rsidRDefault="002330E6" w:rsidP="002330E6">
      <w:pPr>
        <w:pStyle w:val="TableFigures"/>
        <w:jc w:val="center"/>
      </w:pPr>
      <w:bookmarkStart w:id="349" w:name="_Toc13343056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27</w:t>
      </w:r>
      <w:r w:rsidR="000759D5">
        <w:rPr>
          <w:noProof/>
        </w:rPr>
        <w:fldChar w:fldCharType="end"/>
      </w:r>
      <w:r>
        <w:t>: Movie Domain (Scope Cinema Type) Evaluation</w:t>
      </w:r>
      <w:bookmarkEnd w:id="349"/>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370146C">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6FA6059C" w14:textId="303C2958" w:rsidR="002330E6" w:rsidRPr="004315B1" w:rsidRDefault="00D75B49" w:rsidP="00E44CDA">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4B9D2A89" w14:textId="78F1E06B" w:rsidR="000B50DC" w:rsidRPr="008148D6" w:rsidRDefault="000B50DC" w:rsidP="00D75B4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0" w:name="_Toc133428101"/>
      <w:r w:rsidRPr="008148D6">
        <w:rPr>
          <w:rFonts w:ascii="Times New Roman Regular" w:hAnsi="Times New Roman Regular" w:cs="Times New Roman Regular"/>
          <w:b/>
          <w:bCs/>
          <w:color w:val="auto"/>
          <w:sz w:val="28"/>
          <w:szCs w:val="28"/>
        </w:rPr>
        <w:t>8.5 Benchmarking</w:t>
      </w:r>
      <w:bookmarkEnd w:id="350"/>
    </w:p>
    <w:p w14:paraId="48D10CFA" w14:textId="16C7890E" w:rsidR="00FA08AA" w:rsidRDefault="00D75B49" w:rsidP="00D75B49">
      <w:pPr>
        <w:spacing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E2B8949" w14:textId="22B44A77"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1"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D75B49">
        <w:tc>
          <w:tcPr>
            <w:tcW w:w="1130" w:type="dxa"/>
            <w:shd w:val="clear" w:color="auto" w:fill="FFF2CC" w:themeFill="accent4" w:themeFillTint="33"/>
            <w:vAlign w:val="bottom"/>
          </w:tcPr>
          <w:p w14:paraId="74266979" w14:textId="3574D39A"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00A93136" w14:textId="659A747C"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75D1879B" w14:textId="64FC24E9"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024C3ED9" w14:textId="3820D8B6"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4213BB50" w14:textId="5F267E5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0A05B38D" w14:textId="3283587D"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7C5D748" w14:textId="4AC7CCE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2C1D101D" w:rsidR="009519AB" w:rsidRPr="00B551BF" w:rsidRDefault="00D75B49" w:rsidP="00CD221B">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102"/>
      <w:r w:rsidRPr="006E2F1E">
        <w:rPr>
          <w:rFonts w:ascii="Times New Roman Regular" w:hAnsi="Times New Roman Regular" w:cs="Times New Roman Regular"/>
          <w:b/>
          <w:bCs/>
          <w:color w:val="auto"/>
          <w:sz w:val="28"/>
          <w:szCs w:val="28"/>
        </w:rPr>
        <w:t>8.6 Functional testing</w:t>
      </w:r>
      <w:bookmarkEnd w:id="352"/>
    </w:p>
    <w:p w14:paraId="63325B20" w14:textId="727DF300" w:rsidR="00AB0E30" w:rsidRPr="00B551BF" w:rsidRDefault="00EC3365" w:rsidP="00221E2A">
      <w:pPr>
        <w:spacing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sidR="003408A4">
        <w:rPr>
          <w:rStyle w:val="Hyperlink"/>
          <w:rFonts w:ascii="Times New Roman" w:hAnsi="Times New Roman" w:cs="Times New Roman"/>
          <w:color w:val="auto"/>
          <w:sz w:val="24"/>
          <w:szCs w:val="24"/>
          <w:u w:val="none"/>
        </w:rPr>
        <w:t xml:space="preserve"> </w:t>
      </w:r>
      <w:r w:rsidR="003408A4" w:rsidRPr="003408A4">
        <w:rPr>
          <w:rStyle w:val="Hyperlink"/>
          <w:rFonts w:ascii="Times New Roman" w:hAnsi="Times New Roman" w:cs="Times New Roman"/>
          <w:color w:val="auto"/>
          <w:sz w:val="24"/>
          <w:szCs w:val="24"/>
          <w:u w:val="none"/>
        </w:rPr>
        <w:t>Each of the 9 listed test cases was successfully passed.</w:t>
      </w:r>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3" w:name="_Toc133428103"/>
      <w:r w:rsidRPr="006E2F1E">
        <w:rPr>
          <w:rFonts w:ascii="Times New Roman Regular" w:hAnsi="Times New Roman Regular" w:cs="Times New Roman Regular"/>
          <w:b/>
          <w:bCs/>
          <w:color w:val="auto"/>
          <w:sz w:val="28"/>
          <w:szCs w:val="28"/>
        </w:rPr>
        <w:t>8.7 Module &amp; integration testing</w:t>
      </w:r>
      <w:bookmarkEnd w:id="353"/>
    </w:p>
    <w:p w14:paraId="03FDC455" w14:textId="233824CF" w:rsidR="00A71603" w:rsidRDefault="00AB0E30" w:rsidP="00221E2A">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3EC35620"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4" w:name="_Toc133427936"/>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5"/>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6"/>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7" w:name="_Toc133428106"/>
      <w:r w:rsidRPr="001D70FF">
        <w:rPr>
          <w:rFonts w:ascii="Times New Roman Regular" w:hAnsi="Times New Roman Regular" w:cs="Times New Roman Regular"/>
          <w:b/>
          <w:bCs/>
          <w:color w:val="auto"/>
          <w:sz w:val="28"/>
          <w:szCs w:val="28"/>
        </w:rPr>
        <w:t>8.10 Chapter summary</w:t>
      </w:r>
      <w:bookmarkEnd w:id="357"/>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9"/>
          <w:headerReference w:type="first" r:id="rId70"/>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58" w:name="_Toc133428107"/>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9"/>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0"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0"/>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1" w:history="1">
        <w:r w:rsidRPr="004E006B">
          <w:rPr>
            <w:rStyle w:val="Hyperlink"/>
            <w:rFonts w:ascii="Times New Roman" w:hAnsi="Times New Roman" w:cs="Times New Roman"/>
            <w:color w:val="auto"/>
            <w:sz w:val="24"/>
            <w:szCs w:val="24"/>
            <w:u w:val="none"/>
          </w:rPr>
          <w:t>https://youtu.be/2KF7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1"/>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5594793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2"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3"/>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73D022D" w:rsidR="00686370" w:rsidRDefault="00C5654E" w:rsidP="00C5654E">
      <w:pPr>
        <w:pStyle w:val="TableFigures"/>
        <w:jc w:val="center"/>
      </w:pPr>
      <w:bookmarkStart w:id="364" w:name="_Toc13342793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1</w:t>
      </w:r>
      <w:r w:rsidR="000759D5">
        <w:rPr>
          <w:noProof/>
        </w:rPr>
        <w:fldChar w:fldCharType="end"/>
      </w:r>
      <w:r>
        <w:t xml:space="preserve">: </w:t>
      </w:r>
      <w:r w:rsidRPr="0040566C">
        <w:t>Self-Evaluation of The Author</w:t>
      </w:r>
      <w:bookmarkEnd w:id="36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5"/>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252D1C7A"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6"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7"/>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0BA9256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8"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9"/>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0"/>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116"/>
      <w:r w:rsidRPr="00D4027D">
        <w:rPr>
          <w:rFonts w:ascii="Times New Roman Regular" w:hAnsi="Times New Roman Regular" w:cs="Times New Roman Regular"/>
          <w:b/>
          <w:bCs/>
          <w:color w:val="auto"/>
          <w:sz w:val="28"/>
          <w:szCs w:val="28"/>
        </w:rPr>
        <w:t>9.9 Evaluation of non-functional requirements</w:t>
      </w:r>
      <w:bookmarkEnd w:id="371"/>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2" w:name="_Toc133428117"/>
      <w:r w:rsidRPr="00D4027D">
        <w:rPr>
          <w:rFonts w:ascii="Times New Roman Regular" w:hAnsi="Times New Roman Regular" w:cs="Times New Roman Regular"/>
          <w:b/>
          <w:bCs/>
          <w:color w:val="auto"/>
          <w:sz w:val="28"/>
          <w:szCs w:val="28"/>
        </w:rPr>
        <w:t>9.10 Chapter summary</w:t>
      </w:r>
      <w:bookmarkEnd w:id="372"/>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3" w:name="_Toc125663154"/>
      <w:bookmarkStart w:id="374" w:name="_Toc133428118"/>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3"/>
      <w:bookmarkEnd w:id="37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25663155"/>
      <w:bookmarkStart w:id="376"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5"/>
      <w:bookmarkEnd w:id="37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8"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9"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9"/>
    </w:p>
    <w:p w14:paraId="45BEC050" w14:textId="082F2377" w:rsidR="00BF527A" w:rsidRPr="009A2A6B" w:rsidRDefault="007B667A"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428123"/>
      <w:r w:rsidRPr="007971FE">
        <w:rPr>
          <w:rFonts w:ascii="Times New Roman Regular" w:hAnsi="Times New Roman Regular" w:cs="Times New Roman Regular"/>
          <w:b/>
          <w:bCs/>
          <w:color w:val="auto"/>
          <w:sz w:val="28"/>
          <w:szCs w:val="28"/>
        </w:rPr>
        <w:t>10.3 Utilization of knowledge from the degree</w:t>
      </w:r>
      <w:bookmarkEnd w:id="380"/>
    </w:p>
    <w:p w14:paraId="63F7FA10" w14:textId="73E43BFB" w:rsidR="00686370" w:rsidRDefault="00C5654E" w:rsidP="00C5654E">
      <w:pPr>
        <w:pStyle w:val="TableFigures"/>
        <w:spacing w:before="240"/>
        <w:jc w:val="center"/>
      </w:pPr>
      <w:bookmarkStart w:id="381" w:name="_Toc13342794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4</w:t>
      </w:r>
      <w:r w:rsidR="000759D5">
        <w:rPr>
          <w:noProof/>
        </w:rPr>
        <w:fldChar w:fldCharType="end"/>
      </w:r>
      <w:r>
        <w:t xml:space="preserve">: </w:t>
      </w:r>
      <w:r w:rsidRPr="00F97B92">
        <w:t>Utilization of Knowledge Gained from The Course</w:t>
      </w:r>
      <w:bookmarkEnd w:id="381"/>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2"/>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3"/>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428126"/>
      <w:r w:rsidRPr="008873AA">
        <w:rPr>
          <w:rFonts w:ascii="Times New Roman Regular" w:hAnsi="Times New Roman Regular" w:cs="Times New Roman Regular"/>
          <w:b/>
          <w:bCs/>
          <w:color w:val="auto"/>
          <w:sz w:val="28"/>
          <w:szCs w:val="28"/>
        </w:rPr>
        <w:t>10.6 Achievement of learning outcomes</w:t>
      </w:r>
      <w:bookmarkEnd w:id="384"/>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6" w:name="_Toc125663156"/>
      <w:bookmarkEnd w:id="385"/>
    </w:p>
    <w:p w14:paraId="0695DEE2" w14:textId="30C080C3" w:rsidR="00686370" w:rsidRDefault="00C5654E" w:rsidP="00C5654E">
      <w:pPr>
        <w:pStyle w:val="TableFigures"/>
        <w:spacing w:before="240"/>
        <w:jc w:val="center"/>
      </w:pPr>
      <w:bookmarkStart w:id="387" w:name="_Toc13342794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5</w:t>
      </w:r>
      <w:r w:rsidR="000759D5">
        <w:rPr>
          <w:noProof/>
        </w:rPr>
        <w:fldChar w:fldCharType="end"/>
      </w:r>
      <w:r>
        <w:t xml:space="preserve">: </w:t>
      </w:r>
      <w:r w:rsidRPr="00797F9E">
        <w:t>Mitigations to Problems and Challenges Faced</w:t>
      </w:r>
      <w:bookmarkEnd w:id="387"/>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6"/>
      <w:bookmarkEnd w:id="388"/>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8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9"/>
      <w:r w:rsidR="00227B8D" w:rsidRPr="00380375">
        <w:rPr>
          <w:rFonts w:ascii="Times New Roman Regular" w:hAnsi="Times New Roman Regular" w:cs="Times New Roman Regular"/>
          <w:b/>
          <w:bCs/>
          <w:color w:val="auto"/>
          <w:sz w:val="28"/>
          <w:szCs w:val="28"/>
        </w:rPr>
        <w:t>Limitations of the research</w:t>
      </w:r>
      <w:bookmarkEnd w:id="390"/>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1"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1"/>
    </w:p>
    <w:p w14:paraId="54FA64E7" w14:textId="66473C96"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2" w:name="_Toc133428131"/>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2"/>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3"/>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4"/>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5"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5"/>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428135"/>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6"/>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428136"/>
      <w:r w:rsidRPr="00380375">
        <w:rPr>
          <w:rFonts w:ascii="Times New Roman Regular" w:hAnsi="Times New Roman Regular" w:cs="Times New Roman Regular"/>
          <w:b/>
          <w:bCs/>
          <w:color w:val="auto"/>
          <w:sz w:val="28"/>
          <w:szCs w:val="28"/>
        </w:rPr>
        <w:t>10.13 Concluding remarks</w:t>
      </w:r>
      <w:bookmarkEnd w:id="397"/>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98" w:name="_Toc125663163"/>
      <w:bookmarkStart w:id="399" w:name="_Toc133428137"/>
      <w:r w:rsidRPr="00A025D7">
        <w:rPr>
          <w:rFonts w:ascii="Times New Roman" w:hAnsi="Times New Roman" w:cs="Times New Roman"/>
          <w:b/>
          <w:bCs/>
          <w:color w:val="auto"/>
          <w:sz w:val="32"/>
          <w:szCs w:val="32"/>
        </w:rPr>
        <w:lastRenderedPageBreak/>
        <w:t>REFERENCES</w:t>
      </w:r>
      <w:bookmarkEnd w:id="398"/>
      <w:bookmarkEnd w:id="399"/>
    </w:p>
    <w:p w14:paraId="3AEF784E" w14:textId="54C58D14" w:rsidR="00452359" w:rsidRPr="00452359" w:rsidRDefault="00452359" w:rsidP="00452359">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2F3C9F5C" w14:textId="497AB22B"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5F4B5D05" w14:textId="652D1EF1"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511C851A" w14:textId="3E70CD8F"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5D769C9" w14:textId="70D666D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048F235" w14:textId="33A000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7980A84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71FCD244" w14:textId="1C52F0A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33CEDB80" w14:textId="1B88B7C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00959B53" w14:textId="6169A9A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3D63F065" w14:textId="7FEEE10A"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248DD161" w14:textId="3ABB241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56A36BBE" w14:textId="295E5AE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566946D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1FCF98BF"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
    <w:p w14:paraId="45CE95B1" w14:textId="59FE707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4E6C9868" w14:textId="72CAE989"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53999A01" w14:textId="6D6E30B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4CBD8AB3" w14:textId="0D86AC6C"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04459022" w14:textId="64AE47C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383B0224" w14:textId="0D045C2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58AB39DF" w14:textId="6B8F8B0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6B1F8942" w14:textId="1A76FAF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6EDFCC99" w14:textId="3247FA9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47AAD67D" w14:textId="1ABB97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3429B74B" w14:textId="7B5E64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50BCE02A" w14:textId="79B05B53"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CCA71CA" w14:textId="6F736A2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618543AF" w14:textId="1AB32C7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3AD3C128" w14:textId="65EB1E0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68A5F345"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5E1178C7" w14:textId="07EC7CB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19949094" w14:textId="16784CF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570EB55A" w14:textId="50AD23F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1E222EC1" w14:textId="209D2F0D"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5F298232" w14:textId="734039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547BDAB8" w14:textId="0DF0130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5F71B42" w14:textId="2AA1F1A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53DDA8B0"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6ABCF30" w14:textId="68376993"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1ECE7195" w14:textId="1594CE7F"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7C3830" w14:textId="6676BC56"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96F1FAD" w14:textId="2A6A709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3FD15382" w14:textId="506E18F0"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640A6918" w14:textId="5C7D7A31" w:rsidR="00365498" w:rsidRDefault="00452359" w:rsidP="00452359">
      <w:pPr>
        <w:spacing w:after="0" w:line="360" w:lineRule="auto"/>
        <w:jc w:val="both"/>
        <w:rPr>
          <w:rFonts w:ascii="Times New Roman" w:hAnsi="Times New Roman" w:cs="Times New Roman"/>
          <w:color w:val="000000"/>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33428138"/>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1"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40A547EB" w:rsidR="002140F8" w:rsidRDefault="00A74184" w:rsidP="00A74184">
      <w:pPr>
        <w:pStyle w:val="TableFigures"/>
        <w:jc w:val="center"/>
      </w:pPr>
      <w:bookmarkStart w:id="402" w:name="_Toc13343056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28</w:t>
      </w:r>
      <w:r w:rsidR="000759D5">
        <w:rPr>
          <w:noProof/>
        </w:rPr>
        <w:fldChar w:fldCharType="end"/>
      </w:r>
      <w:r>
        <w:t xml:space="preserve">: </w:t>
      </w:r>
      <w:r w:rsidRPr="00F7080C">
        <w:t>Prototype Feature Diagram (Self-Composed)</w:t>
      </w:r>
      <w:bookmarkEnd w:id="402"/>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3" w:name="_A.2._Project_scope"/>
      <w:bookmarkStart w:id="404" w:name="_Toc133428140"/>
      <w:bookmarkStart w:id="405" w:name="_D.1._Project_scope"/>
      <w:bookmarkStart w:id="406" w:name="_Toc125663180"/>
      <w:bookmarkEnd w:id="4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4"/>
    </w:p>
    <w:bookmarkEnd w:id="4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7" w:name="_APPENDIX_B_–"/>
      <w:bookmarkStart w:id="408" w:name="_Toc133428141"/>
      <w:bookmarkEnd w:id="4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8"/>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9"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9"/>
    </w:p>
    <w:p w14:paraId="687B37C0" w14:textId="73D2D91E" w:rsidR="002140F8" w:rsidRDefault="00A74184" w:rsidP="00A74184">
      <w:pPr>
        <w:pStyle w:val="TableFigures"/>
        <w:jc w:val="center"/>
      </w:pPr>
      <w:bookmarkStart w:id="410" w:name="_Toc13342794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6</w:t>
      </w:r>
      <w:r w:rsidR="000759D5">
        <w:rPr>
          <w:noProof/>
        </w:rPr>
        <w:fldChar w:fldCharType="end"/>
      </w:r>
      <w:r>
        <w:t xml:space="preserve">: </w:t>
      </w:r>
      <w:r w:rsidRPr="0087377B">
        <w:t>Related Work in Abstractive Text Summarization</w:t>
      </w:r>
      <w:bookmarkEnd w:id="410"/>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1" w:name="_Hlk115855757"/>
            <w:r w:rsidRPr="006B11E7">
              <w:rPr>
                <w:color w:val="000000" w:themeColor="text1"/>
              </w:rPr>
              <w:t xml:space="preserve">Naïve Bayes </w:t>
            </w:r>
            <w:bookmarkEnd w:id="4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2" w:name="_Toc125663166"/>
      <w:bookmarkStart w:id="413"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2"/>
      <w:bookmarkEnd w:id="4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4" w:name="_B.1._Requirement_elicitation"/>
      <w:bookmarkStart w:id="415" w:name="_A.1._Requirement_elicitation"/>
      <w:bookmarkStart w:id="416" w:name="_C.1._Requirement_elicitation"/>
      <w:bookmarkStart w:id="417" w:name="_Toc125663167"/>
      <w:bookmarkStart w:id="418" w:name="_Toc133428144"/>
      <w:bookmarkStart w:id="419" w:name="_Toc121126709"/>
      <w:bookmarkEnd w:id="414"/>
      <w:bookmarkEnd w:id="415"/>
      <w:bookmarkEnd w:id="4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7"/>
      <w:bookmarkEnd w:id="418"/>
    </w:p>
    <w:p w14:paraId="0F450365" w14:textId="12AD04BF"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0"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0"/>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194EF80C" w14:textId="3D3C9EAC" w:rsidR="00C1305D" w:rsidRDefault="00742696" w:rsidP="004C5CE8">
      <w:pPr>
        <w:pStyle w:val="Heading1"/>
        <w:spacing w:line="360" w:lineRule="auto"/>
        <w:rPr>
          <w:rFonts w:ascii="Times New Roman" w:hAnsi="Times New Roman" w:cs="Times New Roman"/>
          <w:b/>
          <w:bCs/>
          <w:color w:val="auto"/>
          <w:sz w:val="28"/>
          <w:szCs w:val="28"/>
        </w:rPr>
      </w:pPr>
      <w:bookmarkStart w:id="421" w:name="_B.2._Survey_analysis"/>
      <w:bookmarkStart w:id="422" w:name="_A.2._Survey_thematic"/>
      <w:bookmarkStart w:id="423" w:name="_B.3._Interview_analysis"/>
      <w:bookmarkStart w:id="424" w:name="_A.3._Interview_thematic"/>
      <w:bookmarkStart w:id="425" w:name="_A.2._Interview_analysis"/>
      <w:bookmarkStart w:id="426" w:name="_C.2._Interview_analysis"/>
      <w:bookmarkStart w:id="427" w:name="_Toc133428145"/>
      <w:bookmarkStart w:id="428" w:name="_Toc121126711"/>
      <w:bookmarkEnd w:id="421"/>
      <w:bookmarkEnd w:id="422"/>
      <w:bookmarkEnd w:id="423"/>
      <w:bookmarkEnd w:id="424"/>
      <w:bookmarkEnd w:id="425"/>
      <w:bookmarkEnd w:id="4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7"/>
    </w:p>
    <w:p w14:paraId="6BEE6683" w14:textId="4EFDFCB9" w:rsidR="00004031" w:rsidRPr="00B66B0D" w:rsidRDefault="00004031" w:rsidP="00004031">
      <w:pPr>
        <w:pStyle w:val="TableFigures"/>
        <w:jc w:val="center"/>
      </w:pPr>
      <w:bookmarkStart w:id="429" w:name="_Toc133427917"/>
      <w:r w:rsidRPr="00B66B0D">
        <w:t xml:space="preserve">Table </w:t>
      </w:r>
      <w:r>
        <w:rPr>
          <w:noProof/>
        </w:rPr>
        <w:fldChar w:fldCharType="begin"/>
      </w:r>
      <w:r>
        <w:rPr>
          <w:noProof/>
        </w:rPr>
        <w:instrText xml:space="preserve"> SEQ Table \* ARABIC </w:instrText>
      </w:r>
      <w:r>
        <w:rPr>
          <w:noProof/>
        </w:rPr>
        <w:fldChar w:fldCharType="separate"/>
      </w:r>
      <w:r w:rsidR="004C44AC">
        <w:rPr>
          <w:noProof/>
        </w:rPr>
        <w:t>38</w:t>
      </w:r>
      <w:r>
        <w:rPr>
          <w:noProof/>
        </w:rPr>
        <w:fldChar w:fldCharType="end"/>
      </w:r>
      <w:r w:rsidRPr="00B66B0D">
        <w:t>: Interview Thematic Analysis (Self-Composed)</w:t>
      </w:r>
      <w:bookmarkEnd w:id="429"/>
    </w:p>
    <w:tbl>
      <w:tblPr>
        <w:tblStyle w:val="TableGrid"/>
        <w:tblW w:w="0" w:type="auto"/>
        <w:tblLook w:val="04A0" w:firstRow="1" w:lastRow="0" w:firstColumn="1" w:lastColumn="0" w:noHBand="0" w:noVBand="1"/>
      </w:tblPr>
      <w:tblGrid>
        <w:gridCol w:w="2695"/>
        <w:gridCol w:w="6655"/>
      </w:tblGrid>
      <w:tr w:rsidR="00004031" w:rsidRPr="006B5E91" w14:paraId="47A44FE6" w14:textId="77777777" w:rsidTr="007B667A">
        <w:tc>
          <w:tcPr>
            <w:tcW w:w="2695" w:type="dxa"/>
            <w:shd w:val="clear" w:color="auto" w:fill="D9D9D9" w:themeFill="background1" w:themeFillShade="D9"/>
          </w:tcPr>
          <w:p w14:paraId="33DF932C"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231DC1E6"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004031" w:rsidRPr="006B5E91" w14:paraId="2D8DC90C" w14:textId="77777777" w:rsidTr="007B667A">
        <w:tc>
          <w:tcPr>
            <w:tcW w:w="2695" w:type="dxa"/>
          </w:tcPr>
          <w:p w14:paraId="0599FF01"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7FD871A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004031" w:rsidRPr="006B5E91" w14:paraId="5B55CB22" w14:textId="77777777" w:rsidTr="007B667A">
        <w:tc>
          <w:tcPr>
            <w:tcW w:w="2695" w:type="dxa"/>
          </w:tcPr>
          <w:p w14:paraId="3366AB0D"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4BCD576"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004031" w:rsidRPr="006B5E91" w14:paraId="17FF6169" w14:textId="77777777" w:rsidTr="007B667A">
        <w:tc>
          <w:tcPr>
            <w:tcW w:w="2695" w:type="dxa"/>
          </w:tcPr>
          <w:p w14:paraId="055ECB32"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20A5E999"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004031" w:rsidRPr="006B5E91" w14:paraId="6310ABE7" w14:textId="77777777" w:rsidTr="007B667A">
        <w:tc>
          <w:tcPr>
            <w:tcW w:w="2695" w:type="dxa"/>
          </w:tcPr>
          <w:p w14:paraId="3B48AFEB"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E919BBE"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004031" w:rsidRPr="006B5E91" w14:paraId="315471FB" w14:textId="77777777" w:rsidTr="007B667A">
        <w:tc>
          <w:tcPr>
            <w:tcW w:w="2695" w:type="dxa"/>
          </w:tcPr>
          <w:p w14:paraId="119F9BB5"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325199D"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04031" w:rsidRPr="006B5E91" w14:paraId="450A3E6E" w14:textId="77777777" w:rsidTr="007B667A">
        <w:tc>
          <w:tcPr>
            <w:tcW w:w="2695" w:type="dxa"/>
          </w:tcPr>
          <w:p w14:paraId="0FA56AC6"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57FDF76F"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04031" w:rsidRPr="006B5E91" w14:paraId="5A018316" w14:textId="77777777" w:rsidTr="007B667A">
        <w:tc>
          <w:tcPr>
            <w:tcW w:w="2695" w:type="dxa"/>
          </w:tcPr>
          <w:p w14:paraId="3509EB63"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5897FE3E"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04031" w:rsidRPr="006B5E91" w14:paraId="7A535A54" w14:textId="77777777" w:rsidTr="007B667A">
        <w:tc>
          <w:tcPr>
            <w:tcW w:w="2695" w:type="dxa"/>
          </w:tcPr>
          <w:p w14:paraId="070ED8C9"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655" w:type="dxa"/>
          </w:tcPr>
          <w:p w14:paraId="5F9F38D0"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04031" w:rsidRPr="006B5E91" w14:paraId="23758E2C" w14:textId="77777777" w:rsidTr="007B667A">
        <w:tc>
          <w:tcPr>
            <w:tcW w:w="2695" w:type="dxa"/>
          </w:tcPr>
          <w:p w14:paraId="6ABD2F64"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6CFF84D"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04031" w:rsidRPr="006B5E91" w14:paraId="44ABE87E" w14:textId="77777777" w:rsidTr="007B667A">
        <w:tc>
          <w:tcPr>
            <w:tcW w:w="2695" w:type="dxa"/>
          </w:tcPr>
          <w:p w14:paraId="6FDBEC8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630EAA66"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9A00BB8" w14:textId="77777777" w:rsidR="00004031" w:rsidRPr="00004031" w:rsidRDefault="00004031" w:rsidP="00004031"/>
    <w:p w14:paraId="752C8EA5" w14:textId="10B9638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0"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8"/>
      <w:bookmarkEnd w:id="430"/>
    </w:p>
    <w:tbl>
      <w:tblPr>
        <w:tblStyle w:val="TableGrid"/>
        <w:tblW w:w="9355" w:type="dxa"/>
        <w:tblLook w:val="04A0" w:firstRow="1" w:lastRow="0" w:firstColumn="1" w:lastColumn="0" w:noHBand="0" w:noVBand="1"/>
      </w:tblPr>
      <w:tblGrid>
        <w:gridCol w:w="1885"/>
        <w:gridCol w:w="7470"/>
      </w:tblGrid>
      <w:tr w:rsidR="00D67FC2" w14:paraId="16988952" w14:textId="77777777" w:rsidTr="00CA66BC">
        <w:tc>
          <w:tcPr>
            <w:tcW w:w="1885" w:type="dxa"/>
            <w:shd w:val="clear" w:color="auto" w:fill="D9D9D9" w:themeFill="background1" w:themeFillShade="D9"/>
          </w:tcPr>
          <w:p w14:paraId="64EFF2BF" w14:textId="77D32C4A" w:rsidR="00D67FC2" w:rsidRDefault="00D67FC2">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64406CBD" w14:textId="13943400" w:rsidR="00D67FC2" w:rsidRDefault="00D67FC2">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D67FC2" w14:paraId="0C007AB1" w14:textId="77777777" w:rsidTr="00CA66BC">
        <w:tc>
          <w:tcPr>
            <w:tcW w:w="1885" w:type="dxa"/>
          </w:tcPr>
          <w:p w14:paraId="3C9E457C" w14:textId="612E64AE"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3A1CD6D5"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1EDC7EFD" w14:textId="6FED7608"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D67FC2" w14:paraId="07E7EB49" w14:textId="77777777" w:rsidTr="00CA66BC">
        <w:tc>
          <w:tcPr>
            <w:tcW w:w="1885" w:type="dxa"/>
          </w:tcPr>
          <w:p w14:paraId="18EA509A" w14:textId="7FCD48C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3D12B50F"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7022F397" w14:textId="31F437CE"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D67FC2" w14:paraId="78039937" w14:textId="77777777" w:rsidTr="00CA66BC">
        <w:tc>
          <w:tcPr>
            <w:tcW w:w="1885" w:type="dxa"/>
          </w:tcPr>
          <w:p w14:paraId="35475CB1" w14:textId="577AB43D"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0DBBC866" w14:textId="5A799A6D"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D67FC2" w14:paraId="2CE7BAE7" w14:textId="77777777" w:rsidTr="00CA66BC">
        <w:tc>
          <w:tcPr>
            <w:tcW w:w="1885" w:type="dxa"/>
          </w:tcPr>
          <w:p w14:paraId="1F18AE3E" w14:textId="3B02D06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10E14383" w14:textId="0460BC9B"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D67FC2" w14:paraId="42B932A3" w14:textId="77777777" w:rsidTr="00CA66BC">
        <w:tc>
          <w:tcPr>
            <w:tcW w:w="1885" w:type="dxa"/>
          </w:tcPr>
          <w:p w14:paraId="21E81993" w14:textId="4C29D55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6029E814" w14:textId="1A88D638"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D67FC2" w14:paraId="68EDADD8" w14:textId="77777777" w:rsidTr="00CA66BC">
        <w:tc>
          <w:tcPr>
            <w:tcW w:w="1885" w:type="dxa"/>
          </w:tcPr>
          <w:p w14:paraId="37024BA6" w14:textId="5DA4765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6A9D6FB0" w14:textId="77777777"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6E1CFB9D" w14:textId="3F2E198E"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t>
            </w:r>
            <w:r w:rsidR="008624AF">
              <w:rPr>
                <w:rFonts w:ascii="Times New Roman Regular" w:hAnsi="Times New Roman Regular" w:cs="Times New Roman Regular"/>
                <w:sz w:val="24"/>
                <w:szCs w:val="24"/>
              </w:rPr>
              <w:t>However, focus on the main scope of the project first and only if time permits go ahead with this</w:t>
            </w:r>
            <w:r>
              <w:rPr>
                <w:rFonts w:ascii="Times New Roman Regular" w:hAnsi="Times New Roman Regular" w:cs="Times New Roman Regular"/>
                <w:sz w:val="24"/>
                <w:szCs w:val="24"/>
              </w:rPr>
              <w:t>”</w:t>
            </w:r>
          </w:p>
        </w:tc>
      </w:tr>
      <w:tr w:rsidR="00D67FC2" w14:paraId="50E14611" w14:textId="77777777" w:rsidTr="00CA66BC">
        <w:tc>
          <w:tcPr>
            <w:tcW w:w="1885" w:type="dxa"/>
          </w:tcPr>
          <w:p w14:paraId="14363224" w14:textId="7E186BBC"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7E2E4A31" w14:textId="3DD644A0"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D67FC2" w14:paraId="326EF92E" w14:textId="77777777" w:rsidTr="00CA66BC">
        <w:tc>
          <w:tcPr>
            <w:tcW w:w="1885" w:type="dxa"/>
          </w:tcPr>
          <w:p w14:paraId="35252F32" w14:textId="4ECF2338"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E905738" w14:textId="4EE420D6"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D67FC2" w14:paraId="7813098D" w14:textId="77777777" w:rsidTr="00CA66BC">
        <w:tc>
          <w:tcPr>
            <w:tcW w:w="1885" w:type="dxa"/>
          </w:tcPr>
          <w:p w14:paraId="11FA84CD" w14:textId="6EAA5CED"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52C559CE" w14:textId="3E59EFE4" w:rsidR="00D67FC2" w:rsidRPr="008624AF" w:rsidRDefault="008624AF" w:rsidP="00D67FC2">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D67FC2" w14:paraId="0256DDFF" w14:textId="77777777" w:rsidTr="00CA66BC">
        <w:tc>
          <w:tcPr>
            <w:tcW w:w="1885" w:type="dxa"/>
          </w:tcPr>
          <w:p w14:paraId="2F24EB1A" w14:textId="67DCB790"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365BFF1D" w14:textId="75AFD83D"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578EF5F" w14:textId="77777777" w:rsidR="004C5CE8"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B.4._Use_case"/>
      <w:bookmarkStart w:id="432" w:name="_A.4._Use_case"/>
      <w:bookmarkStart w:id="433" w:name="_A.3._Survey_analysis"/>
      <w:bookmarkStart w:id="434" w:name="_C.3._Survey_analysis"/>
      <w:bookmarkStart w:id="435" w:name="_C.3._Self-Evaluation_(Competitor"/>
      <w:bookmarkStart w:id="436" w:name="_C.4._Use_case"/>
      <w:bookmarkStart w:id="437" w:name="_C.3._Use_case"/>
      <w:bookmarkStart w:id="438" w:name="_Toc125663170"/>
      <w:bookmarkStart w:id="439" w:name="_Toc133428146"/>
      <w:bookmarkStart w:id="440" w:name="_A.4._Use_case_descriptions"/>
      <w:bookmarkEnd w:id="431"/>
      <w:bookmarkEnd w:id="432"/>
      <w:bookmarkEnd w:id="433"/>
      <w:bookmarkEnd w:id="434"/>
      <w:bookmarkEnd w:id="435"/>
      <w:bookmarkEnd w:id="436"/>
      <w:bookmarkEnd w:id="437"/>
    </w:p>
    <w:p w14:paraId="4A1C03BF" w14:textId="2899073C" w:rsidR="004C5CE8" w:rsidRPr="004A6E49"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sidR="00D67FC2">
        <w:rPr>
          <w:rFonts w:ascii="Times New Roman Regular" w:hAnsi="Times New Roman Regular" w:cs="Times New Roman Regular"/>
          <w:b w:val="0"/>
          <w:bCs w:val="0"/>
          <w:smallCaps w:val="0"/>
          <w:color w:val="auto"/>
          <w:sz w:val="24"/>
          <w:szCs w:val="24"/>
        </w:rPr>
        <w:t>Interview evidence</w:t>
      </w:r>
    </w:p>
    <w:tbl>
      <w:tblPr>
        <w:tblStyle w:val="TableGrid"/>
        <w:tblW w:w="0" w:type="auto"/>
        <w:tblLook w:val="04A0" w:firstRow="1" w:lastRow="0" w:firstColumn="1" w:lastColumn="0" w:noHBand="0" w:noVBand="1"/>
      </w:tblPr>
      <w:tblGrid>
        <w:gridCol w:w="715"/>
        <w:gridCol w:w="5400"/>
        <w:gridCol w:w="3235"/>
      </w:tblGrid>
      <w:tr w:rsidR="004C5CE8" w14:paraId="56224131" w14:textId="77777777" w:rsidTr="003A4ABB">
        <w:tc>
          <w:tcPr>
            <w:tcW w:w="715" w:type="dxa"/>
            <w:shd w:val="clear" w:color="auto" w:fill="D9D9D9" w:themeFill="background1" w:themeFillShade="D9"/>
          </w:tcPr>
          <w:p w14:paraId="2FC891E0" w14:textId="77777777" w:rsidR="004C5CE8" w:rsidRDefault="004C5CE8" w:rsidP="007B667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3C910FE6" w14:textId="77777777" w:rsidR="004C5CE8" w:rsidRDefault="004C5CE8" w:rsidP="007B667A">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241BB602" w14:textId="77777777" w:rsidR="004C5CE8" w:rsidRDefault="004C5CE8" w:rsidP="007B667A">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C5CE8" w14:paraId="043EC47A" w14:textId="77777777" w:rsidTr="003A4ABB">
        <w:tc>
          <w:tcPr>
            <w:tcW w:w="715" w:type="dxa"/>
          </w:tcPr>
          <w:p w14:paraId="7B2BE62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E29D2A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582C150"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2086D6CA" w14:textId="77777777" w:rsidTr="003A4ABB">
        <w:tc>
          <w:tcPr>
            <w:tcW w:w="715" w:type="dxa"/>
          </w:tcPr>
          <w:p w14:paraId="77042873"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7590C37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4DA726C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C5CE8" w14:paraId="44AB91EA" w14:textId="77777777" w:rsidTr="003A4ABB">
        <w:tc>
          <w:tcPr>
            <w:tcW w:w="715" w:type="dxa"/>
          </w:tcPr>
          <w:p w14:paraId="6FEAD5F4"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1F1ED1E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7C68344E"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176EA773" w14:textId="77777777" w:rsidTr="003A4ABB">
        <w:tc>
          <w:tcPr>
            <w:tcW w:w="715" w:type="dxa"/>
          </w:tcPr>
          <w:p w14:paraId="0509A856"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E8B950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2BE1FB3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C5CE8" w14:paraId="688E344A" w14:textId="77777777" w:rsidTr="003A4ABB">
        <w:tc>
          <w:tcPr>
            <w:tcW w:w="715" w:type="dxa"/>
          </w:tcPr>
          <w:p w14:paraId="0B1AAB0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1920645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0AB54E6C"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C5CE8" w14:paraId="2FF03284" w14:textId="77777777" w:rsidTr="003A4ABB">
        <w:tc>
          <w:tcPr>
            <w:tcW w:w="715" w:type="dxa"/>
          </w:tcPr>
          <w:p w14:paraId="3278D76C"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60ED0A3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00AE0B3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C5CE8" w14:paraId="726B8707" w14:textId="77777777" w:rsidTr="003A4ABB">
        <w:tc>
          <w:tcPr>
            <w:tcW w:w="715" w:type="dxa"/>
          </w:tcPr>
          <w:p w14:paraId="2CCEB205"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1090346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07376006"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776B5E7" w14:textId="080613D8"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38"/>
      <w:bookmarkEnd w:id="439"/>
    </w:p>
    <w:p w14:paraId="391C3F66" w14:textId="4FDDE191"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1" w:name="_Toc126793300"/>
      <w:bookmarkStart w:id="442"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576E36AF" w:rsidR="007D606B" w:rsidRDefault="007D606B" w:rsidP="007D606B"/>
    <w:p w14:paraId="3A34C81E" w14:textId="77777777" w:rsidR="00DA6884" w:rsidRPr="007D606B" w:rsidRDefault="00DA6884" w:rsidP="007D606B"/>
    <w:p w14:paraId="756616B4" w14:textId="6420AFF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3" w:name="_Toc126793291"/>
      <w:bookmarkStart w:id="444" w:name="_Toc133427949"/>
      <w:bookmarkStart w:id="445" w:name="_Toc125663171"/>
      <w:bookmarkEnd w:id="440"/>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3"/>
      <w:bookmarkEnd w:id="444"/>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DA6884">
            <w:pPr>
              <w:spacing w:line="276" w:lineRule="auto"/>
              <w:jc w:val="both"/>
              <w:rPr>
                <w:rFonts w:ascii="Times New Roman" w:hAnsi="Times New Roman" w:cs="Times New Roman"/>
                <w:sz w:val="24"/>
                <w:szCs w:val="24"/>
              </w:rPr>
            </w:pPr>
            <w:bookmarkStart w:id="446"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46"/>
    </w:tbl>
    <w:p w14:paraId="29285803" w14:textId="77777777" w:rsidR="00A22A50" w:rsidRDefault="00A22A50" w:rsidP="00A22A50"/>
    <w:p w14:paraId="0BC53280" w14:textId="47D9276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7" w:name="_Toc126793292"/>
      <w:bookmarkStart w:id="448"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2155"/>
        <w:gridCol w:w="3690"/>
        <w:gridCol w:w="3505"/>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DA6884">
        <w:trPr>
          <w:trHeight w:val="420"/>
        </w:trPr>
        <w:tc>
          <w:tcPr>
            <w:tcW w:w="2155" w:type="dxa"/>
            <w:vMerge w:val="restart"/>
            <w:shd w:val="clear" w:color="auto" w:fill="D9D9D9" w:themeFill="background1" w:themeFillShade="D9"/>
          </w:tcPr>
          <w:p w14:paraId="57B19DBC"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53FD2996"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323135BC"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DA6884">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690"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14DBCA4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6793293"/>
      <w:bookmarkStart w:id="450"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4F8631B6" w:rsidR="00A22A50" w:rsidRDefault="00DA6884"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DA6884">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DA6884">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78EF591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0651749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1" w:name="_Toc126793294"/>
      <w:bookmarkStart w:id="452"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3CE73251"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5"/>
      <w:bookmarkStart w:id="454"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0416E7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6"/>
      <w:bookmarkStart w:id="456"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5E27E1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2FA0EDA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7"/>
      <w:bookmarkStart w:id="458"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5F39A2D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8"/>
      <w:bookmarkStart w:id="460"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0A57ED1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259BCB85" w:rsidR="00B40933" w:rsidRPr="00DA6884" w:rsidRDefault="004679A1" w:rsidP="00DA6884">
      <w:pPr>
        <w:spacing w:before="240" w:after="0" w:line="240" w:lineRule="auto"/>
        <w:rPr>
          <w:rFonts w:ascii="Times New Roman Regular" w:eastAsiaTheme="majorEastAsia" w:hAnsi="Times New Roman Regular" w:cs="Times New Roman Regular" w:hint="eastAsia"/>
          <w:b/>
          <w:bCs/>
          <w:sz w:val="28"/>
          <w:szCs w:val="28"/>
        </w:rPr>
      </w:pPr>
      <w:bookmarkStart w:id="461" w:name="_C.5._Functional_requirements"/>
      <w:bookmarkStart w:id="462" w:name="_C.4._Functional_requirements"/>
      <w:bookmarkStart w:id="463" w:name="_Toc133428147"/>
      <w:bookmarkEnd w:id="461"/>
      <w:bookmarkEnd w:id="462"/>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sidR="00461F51">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445"/>
      <w:bookmarkEnd w:id="463"/>
    </w:p>
    <w:p w14:paraId="3ACBDF68" w14:textId="667DE398"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4" w:name="_Toc121126706"/>
      <w:bookmarkStart w:id="465"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4"/>
      <w:bookmarkEnd w:id="465"/>
    </w:p>
    <w:tbl>
      <w:tblPr>
        <w:tblStyle w:val="TableGrid"/>
        <w:tblW w:w="0" w:type="auto"/>
        <w:tblLook w:val="04A0" w:firstRow="1" w:lastRow="0" w:firstColumn="1" w:lastColumn="0" w:noHBand="0" w:noVBand="1"/>
      </w:tblPr>
      <w:tblGrid>
        <w:gridCol w:w="1975"/>
        <w:gridCol w:w="7375"/>
      </w:tblGrid>
      <w:tr w:rsidR="00B40933" w14:paraId="29923CAB" w14:textId="77777777" w:rsidTr="00DB2D4C">
        <w:tc>
          <w:tcPr>
            <w:tcW w:w="1975" w:type="dxa"/>
            <w:shd w:val="clear" w:color="auto" w:fill="D9D9D9" w:themeFill="background1" w:themeFillShade="D9"/>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6" w:name="_Toc125663172"/>
      <w:bookmarkStart w:id="467" w:name="_Toc13342814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6"/>
      <w:bookmarkEnd w:id="467"/>
    </w:p>
    <w:p w14:paraId="02DE8C90" w14:textId="3E753330"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68" w:name="_C.1._Algorithm_intuition"/>
      <w:bookmarkStart w:id="469" w:name="_B.1._Algorithm_intuition"/>
      <w:bookmarkStart w:id="470" w:name="_B.1._Design_goals_1"/>
      <w:bookmarkStart w:id="471" w:name="_D.1._LTS_algorithm"/>
      <w:bookmarkStart w:id="472" w:name="_B.2._UI_wireframes"/>
      <w:bookmarkStart w:id="473" w:name="_C.2._UI_wireframes"/>
      <w:bookmarkStart w:id="474" w:name="_B.4._UI_wireframes"/>
      <w:bookmarkStart w:id="475" w:name="_D.4._UI_wireframes"/>
      <w:bookmarkStart w:id="476" w:name="_D.1._UI_wireframes"/>
      <w:bookmarkStart w:id="477" w:name="_D.1._Design_goals"/>
      <w:bookmarkStart w:id="478" w:name="_Toc125663174"/>
      <w:bookmarkStart w:id="479" w:name="_Toc133428149"/>
      <w:bookmarkStart w:id="480" w:name="_B.3._UI_wireframes"/>
      <w:bookmarkEnd w:id="468"/>
      <w:bookmarkEnd w:id="469"/>
      <w:bookmarkEnd w:id="470"/>
      <w:bookmarkEnd w:id="471"/>
      <w:bookmarkEnd w:id="472"/>
      <w:bookmarkEnd w:id="473"/>
      <w:bookmarkEnd w:id="474"/>
      <w:bookmarkEnd w:id="475"/>
      <w:bookmarkEnd w:id="476"/>
      <w:bookmarkEnd w:id="477"/>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xml:space="preserve">. </w:t>
      </w:r>
      <w:bookmarkEnd w:id="478"/>
      <w:bookmarkEnd w:id="479"/>
      <w:r w:rsidR="00802D35">
        <w:rPr>
          <w:rFonts w:ascii="Times New Roman Regular" w:hAnsi="Times New Roman Regular" w:cs="Times New Roman Regular"/>
          <w:b/>
          <w:bCs/>
          <w:color w:val="auto"/>
          <w:sz w:val="28"/>
          <w:szCs w:val="28"/>
        </w:rPr>
        <w:t>Design goals</w:t>
      </w:r>
    </w:p>
    <w:p w14:paraId="07ADAAFB" w14:textId="0F13DB41" w:rsidR="00802D35" w:rsidRDefault="00802D35" w:rsidP="00802D35">
      <w:pPr>
        <w:pStyle w:val="TableFigures"/>
        <w:jc w:val="center"/>
      </w:pPr>
      <w:bookmarkStart w:id="481" w:name="_Toc133427928"/>
      <w:r>
        <w:t xml:space="preserve">Table </w:t>
      </w:r>
      <w:r>
        <w:rPr>
          <w:noProof/>
        </w:rPr>
        <w:fldChar w:fldCharType="begin"/>
      </w:r>
      <w:r>
        <w:rPr>
          <w:noProof/>
        </w:rPr>
        <w:instrText xml:space="preserve"> SEQ Table \* ARABIC </w:instrText>
      </w:r>
      <w:r>
        <w:rPr>
          <w:noProof/>
        </w:rPr>
        <w:fldChar w:fldCharType="separate"/>
      </w:r>
      <w:r w:rsidR="004C44AC">
        <w:rPr>
          <w:noProof/>
        </w:rPr>
        <w:t>51</w:t>
      </w:r>
      <w:r>
        <w:rPr>
          <w:noProof/>
        </w:rPr>
        <w:fldChar w:fldCharType="end"/>
      </w:r>
      <w:r>
        <w:t xml:space="preserve">: </w:t>
      </w:r>
      <w:r w:rsidRPr="00714A84">
        <w:t>Design Goals of The Proposed System (Self-Composed)</w:t>
      </w:r>
      <w:bookmarkEnd w:id="481"/>
    </w:p>
    <w:tbl>
      <w:tblPr>
        <w:tblStyle w:val="TableGrid"/>
        <w:tblW w:w="0" w:type="auto"/>
        <w:tblLook w:val="04A0" w:firstRow="1" w:lastRow="0" w:firstColumn="1" w:lastColumn="0" w:noHBand="0" w:noVBand="1"/>
      </w:tblPr>
      <w:tblGrid>
        <w:gridCol w:w="1696"/>
        <w:gridCol w:w="7654"/>
      </w:tblGrid>
      <w:tr w:rsidR="00802D35" w:rsidRPr="006B5E91" w14:paraId="40A46BD3" w14:textId="77777777" w:rsidTr="007B667A">
        <w:tc>
          <w:tcPr>
            <w:tcW w:w="1696" w:type="dxa"/>
            <w:shd w:val="clear" w:color="auto" w:fill="D9D9D9" w:themeFill="background1" w:themeFillShade="D9"/>
          </w:tcPr>
          <w:p w14:paraId="2C85015A"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591ACF2"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802D35" w:rsidRPr="006B5E91" w14:paraId="11D9F814" w14:textId="77777777" w:rsidTr="007B667A">
        <w:tc>
          <w:tcPr>
            <w:tcW w:w="1696" w:type="dxa"/>
          </w:tcPr>
          <w:p w14:paraId="7EC9420F"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09F83370" w14:textId="77777777" w:rsidR="00802D35" w:rsidRPr="006B5E91" w:rsidRDefault="00802D35" w:rsidP="007B66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802D35" w:rsidRPr="006B5E91" w14:paraId="2D67BD7D" w14:textId="77777777" w:rsidTr="007B667A">
        <w:tc>
          <w:tcPr>
            <w:tcW w:w="1696" w:type="dxa"/>
          </w:tcPr>
          <w:p w14:paraId="720EC711"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3BF7D308"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802D35" w:rsidRPr="006B5E91" w14:paraId="04CEB0C5" w14:textId="77777777" w:rsidTr="007B667A">
        <w:tc>
          <w:tcPr>
            <w:tcW w:w="1696" w:type="dxa"/>
          </w:tcPr>
          <w:p w14:paraId="7FDD273E"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623776A0" w14:textId="77777777" w:rsidR="00802D35" w:rsidRPr="006B5E91" w:rsidRDefault="00802D35" w:rsidP="007B66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802D35" w:rsidRPr="006B5E91" w14:paraId="770FAA2D" w14:textId="77777777" w:rsidTr="007B667A">
        <w:tc>
          <w:tcPr>
            <w:tcW w:w="1696" w:type="dxa"/>
          </w:tcPr>
          <w:p w14:paraId="0860247A"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6B64048E" w14:textId="77777777" w:rsidR="00802D35" w:rsidRPr="006B5E91"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802D35" w:rsidRPr="006B5E91" w14:paraId="2CA4F6C4" w14:textId="77777777" w:rsidTr="007B667A">
        <w:tc>
          <w:tcPr>
            <w:tcW w:w="1696" w:type="dxa"/>
          </w:tcPr>
          <w:p w14:paraId="2F008473" w14:textId="77777777" w:rsidR="00802D35"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41E5EC3F" w14:textId="77777777" w:rsidR="00802D35" w:rsidRPr="00584587"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31398B9C" w14:textId="77777777" w:rsidR="00802D35" w:rsidRPr="00802D35" w:rsidRDefault="00802D35" w:rsidP="00802D35"/>
    <w:p w14:paraId="750C70B6" w14:textId="285524DF" w:rsidR="00802D35" w:rsidRDefault="00F91ADB" w:rsidP="00802D35">
      <w:pPr>
        <w:pStyle w:val="Heading1"/>
        <w:spacing w:line="360" w:lineRule="auto"/>
        <w:rPr>
          <w:rFonts w:ascii="Times New Roman Regular" w:hAnsi="Times New Roman Regular" w:cs="Times New Roman Regular" w:hint="eastAsia"/>
          <w:b/>
          <w:bCs/>
          <w:color w:val="auto"/>
          <w:sz w:val="28"/>
          <w:szCs w:val="28"/>
        </w:rPr>
      </w:pPr>
      <w:bookmarkStart w:id="482" w:name="_D.2._UI_wireframes"/>
      <w:bookmarkEnd w:id="482"/>
      <w:r>
        <w:br w:type="page"/>
      </w:r>
      <w:r w:rsidR="00802D35">
        <w:rPr>
          <w:rFonts w:ascii="Times New Roman Regular" w:hAnsi="Times New Roman Regular" w:cs="Times New Roman Regular"/>
          <w:b/>
          <w:bCs/>
          <w:color w:val="auto"/>
          <w:sz w:val="28"/>
          <w:szCs w:val="28"/>
        </w:rPr>
        <w:lastRenderedPageBreak/>
        <w:t>D</w:t>
      </w:r>
      <w:r w:rsidR="00802D35" w:rsidRPr="00FD7E0B">
        <w:rPr>
          <w:rFonts w:ascii="Times New Roman Regular" w:hAnsi="Times New Roman Regular" w:cs="Times New Roman Regular"/>
          <w:b/>
          <w:bCs/>
          <w:color w:val="auto"/>
          <w:sz w:val="28"/>
          <w:szCs w:val="28"/>
        </w:rPr>
        <w:t>.</w:t>
      </w:r>
      <w:r w:rsidR="00802D35">
        <w:rPr>
          <w:rFonts w:ascii="Times New Roman Regular" w:hAnsi="Times New Roman Regular" w:cs="Times New Roman Regular"/>
          <w:b/>
          <w:bCs/>
          <w:color w:val="auto"/>
          <w:sz w:val="28"/>
          <w:szCs w:val="28"/>
        </w:rPr>
        <w:t>2</w:t>
      </w:r>
      <w:r w:rsidR="00802D35" w:rsidRPr="008D0F3B">
        <w:rPr>
          <w:rFonts w:ascii="Times New Roman Regular" w:hAnsi="Times New Roman Regular" w:cs="Times New Roman Regular"/>
          <w:b/>
          <w:bCs/>
          <w:color w:val="auto"/>
          <w:sz w:val="28"/>
          <w:szCs w:val="28"/>
        </w:rPr>
        <w:t>. UI wireframes</w:t>
      </w:r>
    </w:p>
    <w:p w14:paraId="39D24844" w14:textId="2B66B8EB" w:rsidR="00802D35" w:rsidRDefault="00802D35" w:rsidP="00802D35">
      <w:pPr>
        <w:pStyle w:val="TableFigures"/>
        <w:jc w:val="center"/>
      </w:pPr>
      <w:bookmarkStart w:id="483" w:name="_Toc133430562"/>
      <w:r>
        <w:t xml:space="preserve">Figure </w:t>
      </w:r>
      <w:r>
        <w:rPr>
          <w:noProof/>
        </w:rPr>
        <w:fldChar w:fldCharType="begin"/>
      </w:r>
      <w:r>
        <w:rPr>
          <w:noProof/>
        </w:rPr>
        <w:instrText xml:space="preserve"> SEQ Figure \* ARABIC </w:instrText>
      </w:r>
      <w:r>
        <w:rPr>
          <w:noProof/>
        </w:rPr>
        <w:fldChar w:fldCharType="separate"/>
      </w:r>
      <w:r w:rsidR="004C44AC">
        <w:rPr>
          <w:noProof/>
        </w:rPr>
        <w:t>29</w:t>
      </w:r>
      <w:r>
        <w:rPr>
          <w:noProof/>
        </w:rPr>
        <w:fldChar w:fldCharType="end"/>
      </w:r>
      <w:r>
        <w:t xml:space="preserve">: </w:t>
      </w:r>
      <w:r w:rsidRPr="005E3C9F">
        <w:t>Homepage Wireframe (Self-Composed)</w:t>
      </w:r>
      <w:bookmarkEnd w:id="483"/>
    </w:p>
    <w:p w14:paraId="532B3670" w14:textId="77777777" w:rsidR="00802D35" w:rsidRDefault="00802D35" w:rsidP="00802D35">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8C357E2" wp14:editId="090F6334">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3BD44972" w14:textId="77777777" w:rsidR="00802D35" w:rsidRPr="00AC189B" w:rsidRDefault="00802D35" w:rsidP="00802D35">
      <w:pPr>
        <w:pStyle w:val="Caption"/>
        <w:jc w:val="center"/>
        <w:rPr>
          <w:rFonts w:ascii="Times New Roman" w:hAnsi="Times New Roman" w:cs="Times New Roman"/>
          <w:b w:val="0"/>
          <w:bCs w:val="0"/>
          <w:smallCaps w:val="0"/>
          <w:color w:val="auto"/>
          <w:sz w:val="24"/>
          <w:szCs w:val="24"/>
        </w:rPr>
      </w:pPr>
    </w:p>
    <w:p w14:paraId="5A125D53" w14:textId="77777777" w:rsidR="00802D35" w:rsidRPr="00F018AF" w:rsidRDefault="00802D35" w:rsidP="00802D35">
      <w:pPr>
        <w:rPr>
          <w:rFonts w:ascii="Times New Roman" w:hAnsi="Times New Roman" w:cs="Times New Roman"/>
          <w:sz w:val="24"/>
        </w:rPr>
      </w:pPr>
    </w:p>
    <w:p w14:paraId="0D931ADD" w14:textId="22EA7E73" w:rsidR="00802D35" w:rsidRDefault="00802D35" w:rsidP="00802D35">
      <w:pPr>
        <w:pStyle w:val="TableFigures"/>
        <w:jc w:val="center"/>
      </w:pPr>
      <w:bookmarkStart w:id="484" w:name="_Toc133430563"/>
      <w:r>
        <w:lastRenderedPageBreak/>
        <w:t xml:space="preserve">Figure </w:t>
      </w:r>
      <w:r>
        <w:rPr>
          <w:noProof/>
        </w:rPr>
        <w:fldChar w:fldCharType="begin"/>
      </w:r>
      <w:r>
        <w:rPr>
          <w:noProof/>
        </w:rPr>
        <w:instrText xml:space="preserve"> SEQ Figure \* ARABIC </w:instrText>
      </w:r>
      <w:r>
        <w:rPr>
          <w:noProof/>
        </w:rPr>
        <w:fldChar w:fldCharType="separate"/>
      </w:r>
      <w:r w:rsidR="004C44AC">
        <w:rPr>
          <w:noProof/>
        </w:rPr>
        <w:t>30</w:t>
      </w:r>
      <w:r>
        <w:rPr>
          <w:noProof/>
        </w:rPr>
        <w:fldChar w:fldCharType="end"/>
      </w:r>
      <w:r>
        <w:t xml:space="preserve">: </w:t>
      </w:r>
      <w:r w:rsidRPr="00E971DF">
        <w:t>Review History Page (Self-Composed)</w:t>
      </w:r>
      <w:bookmarkEnd w:id="484"/>
    </w:p>
    <w:p w14:paraId="5F7A3E5D" w14:textId="77777777" w:rsidR="00802D35" w:rsidRPr="006B5E91" w:rsidRDefault="00802D35" w:rsidP="00802D35">
      <w:pPr>
        <w:jc w:val="center"/>
        <w:rPr>
          <w:rFonts w:ascii="Times New Roman" w:hAnsi="Times New Roman" w:cs="Times New Roman"/>
        </w:rPr>
      </w:pPr>
      <w:r w:rsidRPr="00FF3A8C">
        <w:rPr>
          <w:rFonts w:ascii="Times New Roman" w:hAnsi="Times New Roman" w:cs="Times New Roman"/>
          <w:noProof/>
        </w:rPr>
        <w:drawing>
          <wp:inline distT="0" distB="0" distL="0" distR="0" wp14:anchorId="2E5D7D29" wp14:editId="53975B5F">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6FB76AD2" w14:textId="7C29BB5C" w:rsidR="00802D35" w:rsidRDefault="00802D35" w:rsidP="00802D35">
      <w:pPr>
        <w:pStyle w:val="TableFigures"/>
        <w:jc w:val="center"/>
      </w:pPr>
      <w:bookmarkStart w:id="485" w:name="_Toc133430564"/>
      <w:r>
        <w:lastRenderedPageBreak/>
        <w:t xml:space="preserve">Figure </w:t>
      </w:r>
      <w:r>
        <w:rPr>
          <w:noProof/>
        </w:rPr>
        <w:fldChar w:fldCharType="begin"/>
      </w:r>
      <w:r>
        <w:rPr>
          <w:noProof/>
        </w:rPr>
        <w:instrText xml:space="preserve"> SEQ Figure \* ARABIC </w:instrText>
      </w:r>
      <w:r>
        <w:rPr>
          <w:noProof/>
        </w:rPr>
        <w:fldChar w:fldCharType="separate"/>
      </w:r>
      <w:r w:rsidR="004C44AC">
        <w:rPr>
          <w:noProof/>
        </w:rPr>
        <w:t>31</w:t>
      </w:r>
      <w:r>
        <w:rPr>
          <w:noProof/>
        </w:rPr>
        <w:fldChar w:fldCharType="end"/>
      </w:r>
      <w:r>
        <w:t xml:space="preserve">: </w:t>
      </w:r>
      <w:r w:rsidRPr="00905F82">
        <w:t>User Profile Page (Self-Composed)</w:t>
      </w:r>
      <w:bookmarkEnd w:id="485"/>
    </w:p>
    <w:p w14:paraId="6A89EFD9" w14:textId="77777777" w:rsidR="00802D35" w:rsidRDefault="00802D35" w:rsidP="00802D35">
      <w:r w:rsidRPr="00FF3A8C">
        <w:rPr>
          <w:noProof/>
        </w:rPr>
        <w:drawing>
          <wp:inline distT="0" distB="0" distL="0" distR="0" wp14:anchorId="70991E4E" wp14:editId="3D2C8B86">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65744D9C" w14:textId="77777777" w:rsidR="00802D35" w:rsidRPr="00802D35" w:rsidRDefault="00802D35" w:rsidP="00802D35"/>
    <w:p w14:paraId="4D689306" w14:textId="07CCAF16" w:rsidR="00F91ADB" w:rsidRDefault="00F91ADB">
      <w:pPr>
        <w:spacing w:after="0" w:line="240" w:lineRule="auto"/>
      </w:pP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6" w:name="_C.1._Fetch_data"/>
      <w:bookmarkStart w:id="487" w:name="_D.1._Fetch_data"/>
      <w:bookmarkStart w:id="488" w:name="_Toc133428150"/>
      <w:bookmarkEnd w:id="480"/>
      <w:bookmarkEnd w:id="486"/>
      <w:bookmarkEnd w:id="487"/>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8"/>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89" w:name="_D.1._Selection_of"/>
      <w:bookmarkStart w:id="490" w:name="_C.1._Selection_of"/>
      <w:bookmarkStart w:id="491" w:name="_E.1._Selection_of"/>
      <w:bookmarkStart w:id="492" w:name="_E.1._Dataset_Resources"/>
      <w:bookmarkStart w:id="493" w:name="_Toc133428151"/>
      <w:bookmarkEnd w:id="489"/>
      <w:bookmarkEnd w:id="490"/>
      <w:bookmarkEnd w:id="491"/>
      <w:bookmarkEnd w:id="49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3"/>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9FAC88D" w:rsidR="00B91828" w:rsidRDefault="00B91828" w:rsidP="00AA7521">
      <w:pPr>
        <w:pStyle w:val="TableFigures"/>
        <w:spacing w:before="240"/>
        <w:jc w:val="center"/>
      </w:pPr>
      <w:bookmarkStart w:id="494" w:name="_Toc13343056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2</w:t>
      </w:r>
      <w:r w:rsidR="000759D5">
        <w:rPr>
          <w:noProof/>
        </w:rP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bookmarkEnd w:id="494"/>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7A9AD686" w:rsidR="00FA32F9" w:rsidRDefault="00FA32F9" w:rsidP="00FA32F9">
      <w:pPr>
        <w:pStyle w:val="TableFigures"/>
        <w:jc w:val="center"/>
      </w:pPr>
      <w:bookmarkStart w:id="495" w:name="_Toc13343056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3</w:t>
      </w:r>
      <w:r w:rsidR="000759D5">
        <w:rPr>
          <w:noProof/>
        </w:rPr>
        <w:fldChar w:fldCharType="end"/>
      </w:r>
      <w:r>
        <w:t>: Gigaword Dataset (</w:t>
      </w:r>
      <w:hyperlink r:id="rId85" w:history="1">
        <w:r w:rsidRPr="00FA32F9">
          <w:rPr>
            <w:rStyle w:val="Hyperlink"/>
            <w:color w:val="auto"/>
            <w:u w:val="none"/>
          </w:rPr>
          <w:t>view</w:t>
        </w:r>
      </w:hyperlink>
      <w:r>
        <w:t>)</w:t>
      </w:r>
      <w:bookmarkEnd w:id="495"/>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5F493460" w:rsidR="00D22979" w:rsidRDefault="00D22979" w:rsidP="00D22979">
      <w:pPr>
        <w:pStyle w:val="TableFigures"/>
        <w:jc w:val="center"/>
      </w:pPr>
      <w:bookmarkStart w:id="496" w:name="_Toc133430567"/>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4</w:t>
      </w:r>
      <w:r w:rsidR="000759D5">
        <w:rPr>
          <w:noProof/>
        </w:rPr>
        <w:fldChar w:fldCharType="end"/>
      </w:r>
      <w:r>
        <w:t>: Xsum Dataset (</w:t>
      </w:r>
      <w:hyperlink r:id="rId87" w:history="1">
        <w:r w:rsidRPr="00C3583E">
          <w:rPr>
            <w:rStyle w:val="Hyperlink"/>
            <w:color w:val="auto"/>
            <w:u w:val="none"/>
          </w:rPr>
          <w:t>view</w:t>
        </w:r>
      </w:hyperlink>
      <w:r>
        <w:t>)</w:t>
      </w:r>
      <w:bookmarkEnd w:id="496"/>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52C937F3" w:rsidR="00D22979" w:rsidRDefault="00D22979" w:rsidP="00D22979">
      <w:pPr>
        <w:pStyle w:val="TableFigures"/>
        <w:jc w:val="center"/>
      </w:pPr>
      <w:bookmarkStart w:id="497" w:name="_Toc13343056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5</w:t>
      </w:r>
      <w:r w:rsidR="000759D5">
        <w:rPr>
          <w:noProof/>
        </w:rPr>
        <w:fldChar w:fldCharType="end"/>
      </w:r>
      <w:r>
        <w:t>: Amazon Movie Reviews Dataset (</w:t>
      </w:r>
      <w:hyperlink r:id="rId89" w:history="1">
        <w:r w:rsidRPr="00D22979">
          <w:rPr>
            <w:rStyle w:val="Hyperlink"/>
            <w:color w:val="auto"/>
            <w:u w:val="none"/>
          </w:rPr>
          <w:t>view</w:t>
        </w:r>
      </w:hyperlink>
      <w:r>
        <w:t>)</w:t>
      </w:r>
      <w:bookmarkEnd w:id="497"/>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369CEAF7" w:rsidR="003F3867" w:rsidRDefault="003F3867" w:rsidP="003F3867">
      <w:pPr>
        <w:pStyle w:val="TableFigures"/>
        <w:jc w:val="center"/>
      </w:pPr>
      <w:bookmarkStart w:id="498" w:name="_Toc13343056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6</w:t>
      </w:r>
      <w:r w:rsidR="000759D5">
        <w:rPr>
          <w:noProof/>
        </w:rPr>
        <w:fldChar w:fldCharType="end"/>
      </w:r>
      <w:r>
        <w:t>: Hotel Reviews Dataset (</w:t>
      </w:r>
      <w:hyperlink r:id="rId91" w:history="1">
        <w:r w:rsidRPr="003F3867">
          <w:rPr>
            <w:rStyle w:val="Hyperlink"/>
            <w:color w:val="auto"/>
            <w:u w:val="none"/>
          </w:rPr>
          <w:t>view</w:t>
        </w:r>
      </w:hyperlink>
      <w:r>
        <w:t>)</w:t>
      </w:r>
      <w:bookmarkEnd w:id="498"/>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9" w:name="_E.2._Selection_of_1"/>
      <w:bookmarkStart w:id="500" w:name="_Toc133428152"/>
      <w:bookmarkEnd w:id="49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0A090470"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24969336"/>
      <w:bookmarkStart w:id="502"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1"/>
      <w:bookmarkEnd w:id="50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3" w:name="_D.2._Selection_of"/>
      <w:bookmarkStart w:id="504" w:name="_C.2._Selection_of"/>
      <w:bookmarkStart w:id="505" w:name="_E.2._Selection_of"/>
      <w:bookmarkStart w:id="506" w:name="_Toc133428153"/>
      <w:bookmarkStart w:id="507" w:name="_Toc124969337"/>
      <w:bookmarkEnd w:id="503"/>
      <w:bookmarkEnd w:id="504"/>
      <w:bookmarkEnd w:id="50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6"/>
    </w:p>
    <w:p w14:paraId="6BBAEC24" w14:textId="180CB40F"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8"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7"/>
      <w:bookmarkEnd w:id="508"/>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9" w:name="_D.3._Selection_of"/>
      <w:bookmarkStart w:id="510" w:name="_C.3._Selection_of"/>
      <w:bookmarkStart w:id="511" w:name="_E.3._Selection_of"/>
      <w:bookmarkStart w:id="512" w:name="_Toc133428154"/>
      <w:bookmarkEnd w:id="509"/>
      <w:bookmarkEnd w:id="510"/>
      <w:bookmarkEnd w:id="511"/>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2"/>
    </w:p>
    <w:p w14:paraId="5F99B1AA" w14:textId="63C7D3B8"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3" w:name="_Toc124969338"/>
      <w:bookmarkStart w:id="514"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3"/>
      <w:bookmarkEnd w:id="514"/>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5" w:name="_C.4._Selection_of"/>
      <w:bookmarkStart w:id="516" w:name="_D.4._Selection_of"/>
      <w:bookmarkStart w:id="517" w:name="_E.4._Selection_of"/>
      <w:bookmarkStart w:id="518" w:name="_E.5._Selection_of"/>
      <w:bookmarkStart w:id="519" w:name="_Toc133428155"/>
      <w:bookmarkEnd w:id="515"/>
      <w:bookmarkEnd w:id="516"/>
      <w:bookmarkEnd w:id="517"/>
      <w:bookmarkEnd w:id="51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9"/>
    </w:p>
    <w:p w14:paraId="2DA0BCA7" w14:textId="7D97E7F3"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0" w:name="_Toc124969339"/>
      <w:bookmarkStart w:id="521"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0"/>
      <w:bookmarkEnd w:id="521"/>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2" w:name="_C.5._Fetch_data"/>
      <w:bookmarkStart w:id="523" w:name="_E.5._Fetch_data"/>
      <w:bookmarkStart w:id="524" w:name="_E.5._Data_Preprocessing"/>
      <w:bookmarkStart w:id="525" w:name="_E.6._Data_Preprocessing"/>
      <w:bookmarkStart w:id="526" w:name="_Toc125663176"/>
      <w:bookmarkStart w:id="527" w:name="_Toc133428156"/>
      <w:bookmarkEnd w:id="522"/>
      <w:bookmarkEnd w:id="523"/>
      <w:bookmarkEnd w:id="524"/>
      <w:bookmarkEnd w:id="52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6"/>
      <w:r w:rsidR="006430AA">
        <w:rPr>
          <w:rFonts w:ascii="Times New Roman Regular" w:hAnsi="Times New Roman Regular" w:cs="Times New Roman Regular"/>
          <w:b/>
          <w:bCs/>
          <w:color w:val="auto"/>
          <w:sz w:val="28"/>
          <w:szCs w:val="28"/>
        </w:rPr>
        <w:t>Data Preprocessing</w:t>
      </w:r>
      <w:bookmarkEnd w:id="527"/>
    </w:p>
    <w:p w14:paraId="55DBCE57" w14:textId="3DCAA6F4" w:rsidR="002F10E6" w:rsidRDefault="00A74184" w:rsidP="00A74184">
      <w:pPr>
        <w:pStyle w:val="TableFigures"/>
        <w:jc w:val="center"/>
      </w:pPr>
      <w:bookmarkStart w:id="528" w:name="_Toc13343057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7</w:t>
      </w:r>
      <w:r w:rsidR="000759D5">
        <w:rPr>
          <w:noProof/>
        </w:rPr>
        <w:fldChar w:fldCharType="end"/>
      </w:r>
      <w:r>
        <w:t xml:space="preserve">: </w:t>
      </w:r>
      <w:r w:rsidRPr="004169D4">
        <w:t>Preprocessing: Remove Markdown (Self-Composed)</w:t>
      </w:r>
      <w:bookmarkEnd w:id="52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2358A1A8" w:rsidR="002F10E6" w:rsidRDefault="00A74184" w:rsidP="00A74184">
      <w:pPr>
        <w:pStyle w:val="TableFigures"/>
        <w:jc w:val="center"/>
      </w:pPr>
      <w:bookmarkStart w:id="529" w:name="_Toc13343057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8</w:t>
      </w:r>
      <w:r w:rsidR="000759D5">
        <w:rPr>
          <w:noProof/>
        </w:rPr>
        <w:fldChar w:fldCharType="end"/>
      </w:r>
      <w:r>
        <w:t xml:space="preserve">: </w:t>
      </w:r>
      <w:r w:rsidRPr="00044C65">
        <w:t>Preprocessing – Remove Hyperlinks (Self-Composed)</w:t>
      </w:r>
      <w:bookmarkEnd w:id="52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3573C051" w:rsidR="002F10E6" w:rsidRDefault="00A74184" w:rsidP="00A74184">
      <w:pPr>
        <w:pStyle w:val="TableFigures"/>
        <w:jc w:val="center"/>
      </w:pPr>
      <w:bookmarkStart w:id="530" w:name="_Toc13343057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39</w:t>
      </w:r>
      <w:r w:rsidR="000759D5">
        <w:rPr>
          <w:noProof/>
        </w:rPr>
        <w:fldChar w:fldCharType="end"/>
      </w:r>
      <w:r>
        <w:t xml:space="preserve">: </w:t>
      </w:r>
      <w:r w:rsidRPr="000F743A">
        <w:t>Preprocessing: Remove Html Tags (Self-Composed)</w:t>
      </w:r>
      <w:bookmarkEnd w:id="53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6A8744C3" w:rsidR="002F10E6" w:rsidRDefault="00A74184" w:rsidP="00A74184">
      <w:pPr>
        <w:pStyle w:val="TableFigures"/>
        <w:jc w:val="center"/>
      </w:pPr>
      <w:bookmarkStart w:id="531" w:name="_Toc13343057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0</w:t>
      </w:r>
      <w:r w:rsidR="000759D5">
        <w:rPr>
          <w:noProof/>
        </w:rPr>
        <w:fldChar w:fldCharType="end"/>
      </w:r>
      <w:r>
        <w:t xml:space="preserve">: </w:t>
      </w:r>
      <w:r w:rsidRPr="00EF746F">
        <w:t>Preprocessing: Char Words Extension (Self-Composed)</w:t>
      </w:r>
      <w:bookmarkEnd w:id="53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7D3935F2" w:rsidR="002F10E6" w:rsidRDefault="00A74184" w:rsidP="00A74184">
      <w:pPr>
        <w:pStyle w:val="TableFigures"/>
        <w:jc w:val="center"/>
      </w:pPr>
      <w:bookmarkStart w:id="532" w:name="_Toc133430574"/>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1</w:t>
      </w:r>
      <w:r w:rsidR="000759D5">
        <w:rPr>
          <w:noProof/>
        </w:rPr>
        <w:fldChar w:fldCharType="end"/>
      </w:r>
      <w:r>
        <w:t xml:space="preserve">: </w:t>
      </w:r>
      <w:r w:rsidRPr="00FA40E3">
        <w:t>Preprocessing: Handling Common Contractions (Self-Composed)</w:t>
      </w:r>
      <w:bookmarkEnd w:id="53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17EF6E75" w:rsidR="002F10E6" w:rsidRDefault="00A74184" w:rsidP="00A74184">
      <w:pPr>
        <w:pStyle w:val="TableFigures"/>
        <w:jc w:val="center"/>
      </w:pPr>
      <w:bookmarkStart w:id="533" w:name="_Toc133430575"/>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2</w:t>
      </w:r>
      <w:r w:rsidR="000759D5">
        <w:rPr>
          <w:noProof/>
        </w:rPr>
        <w:fldChar w:fldCharType="end"/>
      </w:r>
      <w:r>
        <w:t xml:space="preserve">: </w:t>
      </w:r>
      <w:r w:rsidRPr="002476EA">
        <w:t>Preprocessing: Removing Special Characters (Self-Composed)</w:t>
      </w:r>
      <w:bookmarkEnd w:id="53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2107EEF3" w:rsidR="002F10E6" w:rsidRDefault="00A74184" w:rsidP="00A74184">
      <w:pPr>
        <w:pStyle w:val="TableFigures"/>
        <w:jc w:val="center"/>
      </w:pPr>
      <w:bookmarkStart w:id="534" w:name="_Toc133430576"/>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3</w:t>
      </w:r>
      <w:r w:rsidR="000759D5">
        <w:rPr>
          <w:noProof/>
        </w:rPr>
        <w:fldChar w:fldCharType="end"/>
      </w:r>
      <w:r>
        <w:t xml:space="preserve">: </w:t>
      </w:r>
      <w:r w:rsidRPr="00DC3D6E">
        <w:t>Preprocessing: Resolving Spelling Mistakes (Self-Composed)</w:t>
      </w:r>
      <w:bookmarkEnd w:id="53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450508AF" w:rsidR="002F10E6" w:rsidRDefault="00A74184" w:rsidP="00A74184">
      <w:pPr>
        <w:pStyle w:val="TableFigures"/>
        <w:jc w:val="center"/>
      </w:pPr>
      <w:bookmarkStart w:id="535" w:name="_Toc133430577"/>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4</w:t>
      </w:r>
      <w:r w:rsidR="000759D5">
        <w:rPr>
          <w:noProof/>
        </w:rPr>
        <w:fldChar w:fldCharType="end"/>
      </w:r>
      <w:r>
        <w:t xml:space="preserve">: </w:t>
      </w:r>
      <w:r w:rsidRPr="00D55E14">
        <w:t>Preprocessing: Removing Duplicates (Self-Composed)</w:t>
      </w:r>
      <w:bookmarkEnd w:id="53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15D636D0" w:rsidR="002F10E6" w:rsidRDefault="00A74184" w:rsidP="00A74184">
      <w:pPr>
        <w:pStyle w:val="TableFigures"/>
        <w:jc w:val="center"/>
      </w:pPr>
      <w:bookmarkStart w:id="536" w:name="_Toc133430578"/>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5</w:t>
      </w:r>
      <w:r w:rsidR="000759D5">
        <w:rPr>
          <w:noProof/>
        </w:rPr>
        <w:fldChar w:fldCharType="end"/>
      </w:r>
      <w:r>
        <w:t xml:space="preserve">: </w:t>
      </w:r>
      <w:r w:rsidRPr="007160E6">
        <w:t>Preprocessing: Restoring Missing Punctuations (Self-Composed)</w:t>
      </w:r>
      <w:bookmarkEnd w:id="53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4D91A12" w:rsidR="002F10E6" w:rsidRDefault="00A74184" w:rsidP="00A74184">
      <w:pPr>
        <w:pStyle w:val="TableFigures"/>
        <w:jc w:val="center"/>
      </w:pPr>
      <w:bookmarkStart w:id="537" w:name="_Toc13343057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6</w:t>
      </w:r>
      <w:r w:rsidR="000759D5">
        <w:rPr>
          <w:noProof/>
        </w:rPr>
        <w:fldChar w:fldCharType="end"/>
      </w:r>
      <w:r>
        <w:t xml:space="preserve">: </w:t>
      </w:r>
      <w:r w:rsidRPr="0030197B">
        <w:t>Preprocessing: Grammarly Correction (Self-Composed)</w:t>
      </w:r>
      <w:bookmarkEnd w:id="53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8" w:name="_E.7._User_interface"/>
      <w:bookmarkStart w:id="539" w:name="_E.6._User_interface"/>
      <w:bookmarkStart w:id="540" w:name="_Toc133428157"/>
      <w:bookmarkEnd w:id="538"/>
      <w:bookmarkEnd w:id="53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0"/>
    </w:p>
    <w:p w14:paraId="3E2CE383" w14:textId="6C191E62" w:rsidR="002F10E6" w:rsidRDefault="00A74184" w:rsidP="00A74184">
      <w:pPr>
        <w:pStyle w:val="TableFigures"/>
        <w:jc w:val="center"/>
      </w:pPr>
      <w:bookmarkStart w:id="541" w:name="_Toc133430580"/>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7</w:t>
      </w:r>
      <w:r w:rsidR="000759D5">
        <w:rPr>
          <w:noProof/>
        </w:rPr>
        <w:fldChar w:fldCharType="end"/>
      </w:r>
      <w:r>
        <w:t xml:space="preserve">: </w:t>
      </w:r>
      <w:r w:rsidRPr="007928F1">
        <w:t>GUI – Homepage (After Signup) (Self-Composed)</w:t>
      </w:r>
      <w:bookmarkEnd w:id="541"/>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7813D689" w:rsidR="002F10E6" w:rsidRDefault="00A74184" w:rsidP="00A74184">
      <w:pPr>
        <w:pStyle w:val="TableFigures"/>
        <w:jc w:val="center"/>
      </w:pPr>
      <w:bookmarkStart w:id="542" w:name="_Toc133430581"/>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8</w:t>
      </w:r>
      <w:r w:rsidR="000759D5">
        <w:rPr>
          <w:noProof/>
        </w:rPr>
        <w:fldChar w:fldCharType="end"/>
      </w:r>
      <w:r>
        <w:t xml:space="preserve">: </w:t>
      </w:r>
      <w:r w:rsidRPr="00F93B5D">
        <w:t>GUI – Review History Page (Self-Composed)</w:t>
      </w:r>
      <w:bookmarkEnd w:id="542"/>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75DAE0BA" w:rsidR="002F10E6" w:rsidRDefault="00F535D1" w:rsidP="00F535D1">
      <w:pPr>
        <w:pStyle w:val="TableFigures"/>
        <w:jc w:val="center"/>
      </w:pPr>
      <w:bookmarkStart w:id="543" w:name="_Toc13343058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49</w:t>
      </w:r>
      <w:r w:rsidR="000759D5">
        <w:rPr>
          <w:noProof/>
        </w:rPr>
        <w:fldChar w:fldCharType="end"/>
      </w:r>
      <w:r>
        <w:t xml:space="preserve">: </w:t>
      </w:r>
      <w:r w:rsidRPr="00203A7F">
        <w:t>GUI – User Profile (Self-Composed)</w:t>
      </w:r>
      <w:bookmarkEnd w:id="543"/>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B1D6CC6" w:rsidR="002F10E6" w:rsidRDefault="00F535D1" w:rsidP="00F535D1">
      <w:pPr>
        <w:pStyle w:val="TableFigures"/>
        <w:jc w:val="center"/>
      </w:pPr>
      <w:bookmarkStart w:id="544" w:name="_Toc13343058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0</w:t>
      </w:r>
      <w:r w:rsidR="000759D5">
        <w:rPr>
          <w:noProof/>
        </w:rPr>
        <w:fldChar w:fldCharType="end"/>
      </w:r>
      <w:r>
        <w:t xml:space="preserve">: </w:t>
      </w:r>
      <w:r w:rsidRPr="00AB6D1A">
        <w:t>GUI – Model Retraining Modal (Self-Composed)</w:t>
      </w:r>
      <w:bookmarkEnd w:id="544"/>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64B5581E" w:rsidR="002F10E6" w:rsidRDefault="00F535D1" w:rsidP="00F535D1">
      <w:pPr>
        <w:pStyle w:val="TableFigures"/>
        <w:jc w:val="center"/>
      </w:pPr>
      <w:bookmarkStart w:id="545" w:name="_Toc133430584"/>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1</w:t>
      </w:r>
      <w:r w:rsidR="000759D5">
        <w:rPr>
          <w:noProof/>
        </w:rPr>
        <w:fldChar w:fldCharType="end"/>
      </w:r>
      <w:r>
        <w:t xml:space="preserve">: </w:t>
      </w:r>
      <w:r w:rsidRPr="00124D12">
        <w:t>GUI – Homepage (Before Signup) (Self-Composed)</w:t>
      </w:r>
      <w:bookmarkEnd w:id="545"/>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6"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7" w:name="_D.1._Functional_testing"/>
      <w:bookmarkStart w:id="548" w:name="_F.1._Functional_testing"/>
      <w:bookmarkStart w:id="549" w:name="_Toc133428159"/>
      <w:bookmarkEnd w:id="547"/>
      <w:bookmarkEnd w:id="54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9"/>
    </w:p>
    <w:p w14:paraId="18475E64" w14:textId="7215CAE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0"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7B667A"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7B667A"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7B667A"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7B667A"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7B667A"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7B667A"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7B667A"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7B667A"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7B667A"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1" w:name="_D.2._Non-functional_testing"/>
      <w:bookmarkStart w:id="552" w:name="_F.2._Non-functional_testing"/>
      <w:bookmarkStart w:id="553" w:name="_Toc133428160"/>
      <w:bookmarkEnd w:id="551"/>
      <w:bookmarkEnd w:id="55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2716C24" w:rsidR="002F10E6" w:rsidRDefault="00FB4E2F" w:rsidP="00FB4E2F">
      <w:pPr>
        <w:pStyle w:val="TableFigures"/>
        <w:jc w:val="center"/>
      </w:pPr>
      <w:bookmarkStart w:id="554" w:name="_Toc133430585"/>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2</w:t>
      </w:r>
      <w:r w:rsidR="000759D5">
        <w:rPr>
          <w:noProof/>
        </w:rPr>
        <w:fldChar w:fldCharType="end"/>
      </w:r>
      <w:r>
        <w:t xml:space="preserve">: </w:t>
      </w:r>
      <w:r w:rsidRPr="008C558F">
        <w:t>System Resource Manager Graph (Self-Composed)</w:t>
      </w:r>
      <w:bookmarkEnd w:id="554"/>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68CC8BD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5" w:name="_Toc133430586"/>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3</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5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54C20973"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6" w:name="_Toc133430587"/>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4</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56"/>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6E247E26"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57" w:name="_Toc133430588"/>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5</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57"/>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3928C2F1" w:rsidR="00C71C8B" w:rsidRPr="004758CB" w:rsidRDefault="00F65252" w:rsidP="00F65252">
      <w:pPr>
        <w:pStyle w:val="TableFigures"/>
        <w:spacing w:after="0"/>
        <w:jc w:val="center"/>
      </w:pPr>
      <w:bookmarkStart w:id="558" w:name="_Toc133430589"/>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6</w:t>
      </w:r>
      <w:r w:rsidR="000759D5">
        <w:rPr>
          <w:noProof/>
        </w:rPr>
        <w:fldChar w:fldCharType="end"/>
      </w:r>
      <w:r>
        <w:t xml:space="preserve">: </w:t>
      </w:r>
      <w:r w:rsidRPr="002F701A">
        <w:t>Code</w:t>
      </w:r>
      <w:r>
        <w:t>F</w:t>
      </w:r>
      <w:r w:rsidRPr="002F701A">
        <w:t>actor - Gensum Repository</w:t>
      </w:r>
      <w:bookmarkEnd w:id="558"/>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2ED399AC" w:rsidR="002A16CC" w:rsidRDefault="002A16CC" w:rsidP="002A16CC">
      <w:pPr>
        <w:pStyle w:val="Caption"/>
        <w:jc w:val="center"/>
        <w:rPr>
          <w:rFonts w:ascii="Times New Roman" w:hAnsi="Times New Roman" w:cs="Times New Roman"/>
          <w:b w:val="0"/>
          <w:bCs w:val="0"/>
          <w:smallCaps w:val="0"/>
          <w:color w:val="auto"/>
          <w:sz w:val="24"/>
          <w:szCs w:val="24"/>
        </w:rPr>
      </w:pPr>
      <w:bookmarkStart w:id="559" w:name="_Toc133430590"/>
      <w:r w:rsidRPr="004758CB">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7</w:t>
      </w:r>
      <w:r w:rsidR="00F65252">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59"/>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420B6713"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0"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0"/>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7B667A"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7B667A"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7B667A"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7B667A"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7B667A"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7B667A"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1"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1"/>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2" w:name="_E.1._Expert_evaluators"/>
      <w:bookmarkStart w:id="563" w:name="_G.1._Expert_evaluators"/>
      <w:bookmarkStart w:id="564" w:name="_Toc133428162"/>
      <w:bookmarkEnd w:id="562"/>
      <w:bookmarkEnd w:id="563"/>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4"/>
    </w:p>
    <w:p w14:paraId="4D018F1C" w14:textId="36F0334B"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5"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5"/>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6" w:name="_E.2._Evaluation_of_1"/>
      <w:bookmarkStart w:id="567" w:name="_G.2._Evaluation_of"/>
      <w:bookmarkStart w:id="568" w:name="_Toc133428163"/>
      <w:bookmarkEnd w:id="566"/>
      <w:bookmarkEnd w:id="567"/>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8"/>
    </w:p>
    <w:p w14:paraId="6699D9B8" w14:textId="510C620C"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9"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9"/>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7B667A"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7B667A"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
      <w:bookmarkStart w:id="571" w:name="_E.3._Evaluation_of"/>
      <w:bookmarkStart w:id="572" w:name="_G.3._Evaluation_of"/>
      <w:bookmarkStart w:id="573" w:name="_Toc133428164"/>
      <w:bookmarkEnd w:id="570"/>
      <w:bookmarkEnd w:id="571"/>
      <w:bookmarkEnd w:id="572"/>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3"/>
    </w:p>
    <w:p w14:paraId="6DD80665" w14:textId="695819E4"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4"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4"/>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7F570479"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5"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5"/>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6" w:name="_Toc125663178"/>
      <w:bookmarkStart w:id="577"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6"/>
      <w:bookmarkEnd w:id="577"/>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8" w:name="_E.1._Project_scope"/>
      <w:bookmarkStart w:id="579" w:name="_D.1._Project_schedule"/>
      <w:bookmarkStart w:id="580" w:name="_E.4._Evaluation_metrics"/>
      <w:bookmarkStart w:id="581" w:name="_D.3._Evaluation_metrics"/>
      <w:bookmarkStart w:id="582" w:name="_D.2._Status_of"/>
      <w:bookmarkStart w:id="583" w:name="_F.2._Status_of"/>
      <w:bookmarkStart w:id="584" w:name="_F.1._Status_of"/>
      <w:bookmarkStart w:id="585" w:name="_H.1._Status_of"/>
      <w:bookmarkStart w:id="586" w:name="_Toc133428166"/>
      <w:bookmarkStart w:id="587" w:name="_D.4._Evaluation_metrics"/>
      <w:bookmarkEnd w:id="578"/>
      <w:bookmarkEnd w:id="579"/>
      <w:bookmarkEnd w:id="580"/>
      <w:bookmarkEnd w:id="581"/>
      <w:bookmarkEnd w:id="582"/>
      <w:bookmarkEnd w:id="583"/>
      <w:bookmarkEnd w:id="584"/>
      <w:bookmarkEnd w:id="585"/>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6"/>
    </w:p>
    <w:p w14:paraId="003D638F" w14:textId="69DC654C"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8"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8"/>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9" w:name="_F.3._Achievement_of"/>
      <w:bookmarkStart w:id="590" w:name="_F.2._Achievement_of"/>
      <w:bookmarkStart w:id="591" w:name="_H.2._Achievement_of"/>
      <w:bookmarkStart w:id="592" w:name="_Toc133428167"/>
      <w:bookmarkEnd w:id="587"/>
      <w:bookmarkEnd w:id="589"/>
      <w:bookmarkEnd w:id="590"/>
      <w:bookmarkEnd w:id="591"/>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2"/>
    </w:p>
    <w:p w14:paraId="515C73E0" w14:textId="5DC07486"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3"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3"/>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4" w:name="_H.3._Project_Plan"/>
      <w:bookmarkStart w:id="595" w:name="_Toc133428168"/>
      <w:bookmarkEnd w:id="594"/>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5"/>
      <w:r w:rsidR="00386405">
        <w:rPr>
          <w:rFonts w:ascii="Times New Roman Regular" w:hAnsi="Times New Roman Regular" w:cs="Times New Roman Regular"/>
          <w:b/>
          <w:bCs/>
          <w:color w:val="auto"/>
          <w:sz w:val="28"/>
          <w:szCs w:val="28"/>
        </w:rPr>
        <w:t xml:space="preserve"> </w:t>
      </w:r>
    </w:p>
    <w:p w14:paraId="65474752" w14:textId="7A610156" w:rsidR="00386405" w:rsidRDefault="00386405" w:rsidP="00386405">
      <w:pPr>
        <w:pStyle w:val="TableFigures"/>
        <w:jc w:val="center"/>
      </w:pPr>
      <w:bookmarkStart w:id="596" w:name="_Toc133430591"/>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8</w:t>
      </w:r>
      <w:r w:rsidR="000759D5">
        <w:rPr>
          <w:noProof/>
        </w:rPr>
        <w:fldChar w:fldCharType="end"/>
      </w:r>
      <w:r>
        <w:t>: Gantt Chart: Initial Plan (Self-Composed)</w:t>
      </w:r>
      <w:bookmarkEnd w:id="596"/>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05070254" w:rsidR="00386405" w:rsidRDefault="00386405" w:rsidP="00386405">
      <w:pPr>
        <w:pStyle w:val="TableFigures"/>
        <w:jc w:val="center"/>
      </w:pPr>
      <w:bookmarkStart w:id="597" w:name="_Toc133430592"/>
      <w:r>
        <w:lastRenderedPageBreak/>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59</w:t>
      </w:r>
      <w:r w:rsidR="000759D5">
        <w:rPr>
          <w:noProof/>
        </w:rPr>
        <w:fldChar w:fldCharType="end"/>
      </w:r>
      <w:r>
        <w:t>: Gantt Chart: Final Plan (Self-Composed)</w:t>
      </w:r>
      <w:bookmarkEnd w:id="597"/>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98" w:name="_F.3._Project_scope"/>
      <w:bookmarkStart w:id="599" w:name="_H.3._Project_scope"/>
      <w:bookmarkStart w:id="600" w:name="_APPENDIX_E_–"/>
      <w:bookmarkStart w:id="601" w:name="_APPENDIX_G_–"/>
      <w:bookmarkStart w:id="602" w:name="_APPENDIX_I_–"/>
      <w:bookmarkStart w:id="603" w:name="_Toc133428169"/>
      <w:bookmarkEnd w:id="598"/>
      <w:bookmarkEnd w:id="599"/>
      <w:bookmarkEnd w:id="600"/>
      <w:bookmarkEnd w:id="601"/>
      <w:bookmarkEnd w:id="602"/>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3"/>
    </w:p>
    <w:p w14:paraId="7B48E95E" w14:textId="4631C749" w:rsidR="002D09EB" w:rsidRDefault="002D09EB">
      <w:pPr>
        <w:jc w:val="both"/>
        <w:rPr>
          <w:rFonts w:ascii="Times New Roman Regular" w:hAnsi="Times New Roman Regular" w:cs="Times New Roman Regular" w:hint="eastAsia"/>
          <w:sz w:val="24"/>
          <w:szCs w:val="24"/>
        </w:rPr>
      </w:pPr>
    </w:p>
    <w:p w14:paraId="0735037B" w14:textId="2279A444" w:rsidR="00D0551F" w:rsidRDefault="00241695">
      <w:pPr>
        <w:jc w:val="both"/>
        <w:rPr>
          <w:rFonts w:ascii="Times New Roman Regular" w:hAnsi="Times New Roman Regular" w:cs="Times New Roman Regular" w:hint="eastAsia"/>
          <w:sz w:val="24"/>
          <w:szCs w:val="24"/>
        </w:rPr>
      </w:pPr>
      <w:r>
        <w:rPr>
          <w:noProof/>
        </w:rPr>
        <w:drawing>
          <wp:inline distT="0" distB="0" distL="0" distR="0" wp14:anchorId="1BBC3D94" wp14:editId="5EE56C53">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72DA73D1" w14:textId="2D2EA99E"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7"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4"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4"/>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5"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5"/>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hint="eastAsia"/>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06" w:name="_APPENDIX_L_–"/>
      <w:bookmarkStart w:id="607" w:name="_Toc133428172"/>
      <w:bookmarkEnd w:id="606"/>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07"/>
    </w:p>
    <w:p w14:paraId="054E2B75" w14:textId="19FBF955" w:rsidR="00883AEF" w:rsidRDefault="00883AEF" w:rsidP="00883AEF">
      <w:pPr>
        <w:pStyle w:val="TableFigures"/>
        <w:spacing w:before="240"/>
        <w:jc w:val="center"/>
      </w:pPr>
      <w:bookmarkStart w:id="608" w:name="_Toc133430593"/>
      <w:r>
        <w:t xml:space="preserve">Figure </w:t>
      </w:r>
      <w:r w:rsidR="000759D5">
        <w:rPr>
          <w:noProof/>
        </w:rPr>
        <w:fldChar w:fldCharType="begin"/>
      </w:r>
      <w:r w:rsidR="000759D5">
        <w:rPr>
          <w:noProof/>
        </w:rPr>
        <w:instrText xml:space="preserve"> SEQ Figure \* ARABIC </w:instrText>
      </w:r>
      <w:r w:rsidR="000759D5">
        <w:rPr>
          <w:noProof/>
        </w:rPr>
        <w:fldChar w:fldCharType="separate"/>
      </w:r>
      <w:r w:rsidR="004C44AC">
        <w:rPr>
          <w:noProof/>
        </w:rPr>
        <w:t>60</w:t>
      </w:r>
      <w:r w:rsidR="000759D5">
        <w:rPr>
          <w:noProof/>
        </w:rPr>
        <w:fldChar w:fldCharType="end"/>
      </w:r>
      <w:r>
        <w:t>: Research &amp; Review Paper Submission</w:t>
      </w:r>
      <w:bookmarkEnd w:id="608"/>
    </w:p>
    <w:p w14:paraId="3353090A" w14:textId="200FD37F" w:rsidR="00883AEF" w:rsidRDefault="00883AEF" w:rsidP="00142FC9">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77C9E" w14:textId="77777777" w:rsidR="00DD2177" w:rsidRDefault="00DD2177">
      <w:pPr>
        <w:spacing w:line="240" w:lineRule="auto"/>
      </w:pPr>
      <w:r>
        <w:separator/>
      </w:r>
    </w:p>
  </w:endnote>
  <w:endnote w:type="continuationSeparator" w:id="0">
    <w:p w14:paraId="1170CBA7" w14:textId="77777777" w:rsidR="00DD2177" w:rsidRDefault="00DD21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4C44AC" w:rsidRPr="00463629" w:rsidRDefault="004C44A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5CBE86A8" w:rsidR="004C44AC" w:rsidRPr="00463629" w:rsidRDefault="004C44AC">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86F1F2" w14:textId="77777777" w:rsidR="00DD2177" w:rsidRDefault="00DD2177">
      <w:pPr>
        <w:spacing w:after="0"/>
      </w:pPr>
      <w:r>
        <w:separator/>
      </w:r>
    </w:p>
  </w:footnote>
  <w:footnote w:type="continuationSeparator" w:id="0">
    <w:p w14:paraId="5C931633" w14:textId="77777777" w:rsidR="00DD2177" w:rsidRDefault="00DD217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4C44AC" w:rsidRDefault="004C44AC">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4C44AC" w:rsidRDefault="004C44AC">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4C44AC" w:rsidRDefault="004C44AC">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4C44AC" w:rsidRDefault="004C44AC">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4C44AC" w:rsidRDefault="004C44AC">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4C44AC" w:rsidRDefault="004C44AC">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4C44AC" w:rsidRDefault="004C44AC">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4C44AC" w:rsidRDefault="004C44AC">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4C44AC" w:rsidRDefault="004C44AC">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4C44AC" w:rsidRDefault="004C44AC">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4C44AC" w:rsidRDefault="004C44A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4C44AC" w:rsidRDefault="004C44A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4C44AC" w:rsidRDefault="004C44AC">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4C44AC" w:rsidRDefault="004C44AC">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4C44AC" w:rsidRDefault="004C44AC">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4C44AC" w:rsidRDefault="004C44AC">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4C44AC" w:rsidRDefault="004C44AC">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4C44AC" w:rsidRDefault="004C44AC">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4C44AC" w:rsidRPr="009774B4" w:rsidRDefault="004C44AC"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4C44AC" w:rsidRPr="005E2C25" w:rsidRDefault="004C44A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4C44AC" w:rsidRPr="003C6E3B" w:rsidRDefault="004C44AC">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4C44AC" w:rsidRPr="005E2C25" w:rsidRDefault="004C44AC">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4C44AC" w:rsidRDefault="004C44A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07055B"/>
    <w:multiLevelType w:val="hybridMultilevel"/>
    <w:tmpl w:val="058A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767837"/>
    <w:multiLevelType w:val="hybridMultilevel"/>
    <w:tmpl w:val="7E005624"/>
    <w:lvl w:ilvl="0" w:tplc="F6A242EA">
      <w:start w:val="4"/>
      <w:numFmt w:val="bullet"/>
      <w:lvlText w:val="-"/>
      <w:lvlJc w:val="left"/>
      <w:pPr>
        <w:ind w:left="432" w:hanging="360"/>
      </w:pPr>
      <w:rPr>
        <w:rFonts w:ascii="Times New Roman" w:eastAsiaTheme="minorEastAsia" w:hAnsi="Times New Roman" w:cs="Times New Roman"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4" w15:restartNumberingAfterBreak="0">
    <w:nsid w:val="2C963214"/>
    <w:multiLevelType w:val="hybridMultilevel"/>
    <w:tmpl w:val="C38AFC42"/>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15"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6"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2653A0"/>
    <w:multiLevelType w:val="hybridMultilevel"/>
    <w:tmpl w:val="24A88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262503"/>
    <w:multiLevelType w:val="hybridMultilevel"/>
    <w:tmpl w:val="BBD0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3"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9"/>
  </w:num>
  <w:num w:numId="2">
    <w:abstractNumId w:val="27"/>
  </w:num>
  <w:num w:numId="3">
    <w:abstractNumId w:val="18"/>
  </w:num>
  <w:num w:numId="4">
    <w:abstractNumId w:val="36"/>
  </w:num>
  <w:num w:numId="5">
    <w:abstractNumId w:val="38"/>
  </w:num>
  <w:num w:numId="6">
    <w:abstractNumId w:val="35"/>
  </w:num>
  <w:num w:numId="7">
    <w:abstractNumId w:val="12"/>
  </w:num>
  <w:num w:numId="8">
    <w:abstractNumId w:val="37"/>
  </w:num>
  <w:num w:numId="9">
    <w:abstractNumId w:val="0"/>
  </w:num>
  <w:num w:numId="10">
    <w:abstractNumId w:val="16"/>
  </w:num>
  <w:num w:numId="11">
    <w:abstractNumId w:val="42"/>
  </w:num>
  <w:num w:numId="12">
    <w:abstractNumId w:val="24"/>
  </w:num>
  <w:num w:numId="13">
    <w:abstractNumId w:val="10"/>
  </w:num>
  <w:num w:numId="14">
    <w:abstractNumId w:val="26"/>
  </w:num>
  <w:num w:numId="15">
    <w:abstractNumId w:val="44"/>
  </w:num>
  <w:num w:numId="16">
    <w:abstractNumId w:val="1"/>
  </w:num>
  <w:num w:numId="17">
    <w:abstractNumId w:val="28"/>
  </w:num>
  <w:num w:numId="18">
    <w:abstractNumId w:val="22"/>
  </w:num>
  <w:num w:numId="19">
    <w:abstractNumId w:val="7"/>
  </w:num>
  <w:num w:numId="20">
    <w:abstractNumId w:val="9"/>
  </w:num>
  <w:num w:numId="21">
    <w:abstractNumId w:val="29"/>
  </w:num>
  <w:num w:numId="22">
    <w:abstractNumId w:val="8"/>
  </w:num>
  <w:num w:numId="23">
    <w:abstractNumId w:val="21"/>
  </w:num>
  <w:num w:numId="24">
    <w:abstractNumId w:val="43"/>
  </w:num>
  <w:num w:numId="25">
    <w:abstractNumId w:val="4"/>
  </w:num>
  <w:num w:numId="26">
    <w:abstractNumId w:val="34"/>
  </w:num>
  <w:num w:numId="27">
    <w:abstractNumId w:val="25"/>
  </w:num>
  <w:num w:numId="28">
    <w:abstractNumId w:val="5"/>
  </w:num>
  <w:num w:numId="29">
    <w:abstractNumId w:val="30"/>
  </w:num>
  <w:num w:numId="30">
    <w:abstractNumId w:val="15"/>
  </w:num>
  <w:num w:numId="31">
    <w:abstractNumId w:val="3"/>
  </w:num>
  <w:num w:numId="32">
    <w:abstractNumId w:val="40"/>
  </w:num>
  <w:num w:numId="33">
    <w:abstractNumId w:val="20"/>
  </w:num>
  <w:num w:numId="34">
    <w:abstractNumId w:val="32"/>
  </w:num>
  <w:num w:numId="35">
    <w:abstractNumId w:val="2"/>
  </w:num>
  <w:num w:numId="36">
    <w:abstractNumId w:val="23"/>
  </w:num>
  <w:num w:numId="37">
    <w:abstractNumId w:val="6"/>
  </w:num>
  <w:num w:numId="38">
    <w:abstractNumId w:val="17"/>
  </w:num>
  <w:num w:numId="39">
    <w:abstractNumId w:val="19"/>
  </w:num>
  <w:num w:numId="40">
    <w:abstractNumId w:val="41"/>
  </w:num>
  <w:num w:numId="41">
    <w:abstractNumId w:val="13"/>
  </w:num>
  <w:num w:numId="42">
    <w:abstractNumId w:val="11"/>
  </w:num>
  <w:num w:numId="43">
    <w:abstractNumId w:val="31"/>
  </w:num>
  <w:num w:numId="44">
    <w:abstractNumId w:val="14"/>
  </w:num>
  <w:num w:numId="45">
    <w:abstractNumId w:val="3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031"/>
    <w:rsid w:val="000041A9"/>
    <w:rsid w:val="000041C2"/>
    <w:rsid w:val="00004912"/>
    <w:rsid w:val="00004BE3"/>
    <w:rsid w:val="00005652"/>
    <w:rsid w:val="00005DA5"/>
    <w:rsid w:val="00005E4C"/>
    <w:rsid w:val="00005FD7"/>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ABF"/>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6AF"/>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D0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9D5"/>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47E"/>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27D"/>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0F7EE2"/>
    <w:rsid w:val="00100121"/>
    <w:rsid w:val="00100134"/>
    <w:rsid w:val="00100D7C"/>
    <w:rsid w:val="001017AF"/>
    <w:rsid w:val="00101804"/>
    <w:rsid w:val="001019CC"/>
    <w:rsid w:val="00101B8C"/>
    <w:rsid w:val="00102BF8"/>
    <w:rsid w:val="001031CF"/>
    <w:rsid w:val="001033C7"/>
    <w:rsid w:val="00103972"/>
    <w:rsid w:val="00103BF7"/>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69DD"/>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37CA2"/>
    <w:rsid w:val="0014019F"/>
    <w:rsid w:val="001407F4"/>
    <w:rsid w:val="00141086"/>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1B6"/>
    <w:rsid w:val="001533CB"/>
    <w:rsid w:val="0015389A"/>
    <w:rsid w:val="0015393A"/>
    <w:rsid w:val="00153DA4"/>
    <w:rsid w:val="00154B8D"/>
    <w:rsid w:val="00155009"/>
    <w:rsid w:val="001555DD"/>
    <w:rsid w:val="0015573B"/>
    <w:rsid w:val="001559C3"/>
    <w:rsid w:val="00155EDB"/>
    <w:rsid w:val="00155F1F"/>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34A7"/>
    <w:rsid w:val="0019487F"/>
    <w:rsid w:val="00194C64"/>
    <w:rsid w:val="00195171"/>
    <w:rsid w:val="00195657"/>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775"/>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2E87"/>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6F9A"/>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8D6"/>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CB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1E2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BF1"/>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BD5"/>
    <w:rsid w:val="00240D65"/>
    <w:rsid w:val="00241192"/>
    <w:rsid w:val="00241575"/>
    <w:rsid w:val="00241695"/>
    <w:rsid w:val="002420B0"/>
    <w:rsid w:val="00242116"/>
    <w:rsid w:val="002422A6"/>
    <w:rsid w:val="00242556"/>
    <w:rsid w:val="002426FA"/>
    <w:rsid w:val="00242827"/>
    <w:rsid w:val="00242A08"/>
    <w:rsid w:val="00242A4F"/>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39DC"/>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ED0"/>
    <w:rsid w:val="00263F39"/>
    <w:rsid w:val="00264086"/>
    <w:rsid w:val="00264192"/>
    <w:rsid w:val="0026421D"/>
    <w:rsid w:val="00264B6F"/>
    <w:rsid w:val="00264BAA"/>
    <w:rsid w:val="00264D8B"/>
    <w:rsid w:val="00264EA5"/>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43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23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925"/>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2C6"/>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8A4"/>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B57"/>
    <w:rsid w:val="00375F64"/>
    <w:rsid w:val="00376145"/>
    <w:rsid w:val="00376358"/>
    <w:rsid w:val="00376B0B"/>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2B5"/>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ABB"/>
    <w:rsid w:val="003A4BB6"/>
    <w:rsid w:val="003A4DFB"/>
    <w:rsid w:val="003A57DC"/>
    <w:rsid w:val="003A58EF"/>
    <w:rsid w:val="003A69A4"/>
    <w:rsid w:val="003A72CC"/>
    <w:rsid w:val="003A7705"/>
    <w:rsid w:val="003A7B34"/>
    <w:rsid w:val="003A7BF3"/>
    <w:rsid w:val="003A7DBB"/>
    <w:rsid w:val="003A7F27"/>
    <w:rsid w:val="003B0262"/>
    <w:rsid w:val="003B037A"/>
    <w:rsid w:val="003B0A68"/>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B59"/>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1E68"/>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A05"/>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03AF"/>
    <w:rsid w:val="0044128C"/>
    <w:rsid w:val="00441409"/>
    <w:rsid w:val="00441992"/>
    <w:rsid w:val="00441CC8"/>
    <w:rsid w:val="00441D88"/>
    <w:rsid w:val="00442334"/>
    <w:rsid w:val="00442BF1"/>
    <w:rsid w:val="0044313C"/>
    <w:rsid w:val="00443407"/>
    <w:rsid w:val="004439D4"/>
    <w:rsid w:val="00443C3B"/>
    <w:rsid w:val="00443F59"/>
    <w:rsid w:val="00444023"/>
    <w:rsid w:val="0044415E"/>
    <w:rsid w:val="004446F3"/>
    <w:rsid w:val="00444948"/>
    <w:rsid w:val="00445093"/>
    <w:rsid w:val="00445700"/>
    <w:rsid w:val="00445937"/>
    <w:rsid w:val="00445F9A"/>
    <w:rsid w:val="00446324"/>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359"/>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0C3"/>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4AC"/>
    <w:rsid w:val="004C45EA"/>
    <w:rsid w:val="004C4C6D"/>
    <w:rsid w:val="004C4D3B"/>
    <w:rsid w:val="004C50BF"/>
    <w:rsid w:val="004C51D9"/>
    <w:rsid w:val="004C561C"/>
    <w:rsid w:val="004C574F"/>
    <w:rsid w:val="004C5CAC"/>
    <w:rsid w:val="004C5CE8"/>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4FC"/>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4B13"/>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BFF"/>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913"/>
    <w:rsid w:val="00573A6A"/>
    <w:rsid w:val="00573D49"/>
    <w:rsid w:val="00573E01"/>
    <w:rsid w:val="00574689"/>
    <w:rsid w:val="0057472B"/>
    <w:rsid w:val="005748FA"/>
    <w:rsid w:val="0057572F"/>
    <w:rsid w:val="00575F8F"/>
    <w:rsid w:val="005767BF"/>
    <w:rsid w:val="00576C5C"/>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82A"/>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2E3"/>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D72F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629"/>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74C"/>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427"/>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4B1"/>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6D96"/>
    <w:rsid w:val="006870FE"/>
    <w:rsid w:val="00687D64"/>
    <w:rsid w:val="00687E3E"/>
    <w:rsid w:val="00687FB9"/>
    <w:rsid w:val="0069023E"/>
    <w:rsid w:val="006909ED"/>
    <w:rsid w:val="00690E7D"/>
    <w:rsid w:val="006912F2"/>
    <w:rsid w:val="0069137E"/>
    <w:rsid w:val="006913D1"/>
    <w:rsid w:val="006914DB"/>
    <w:rsid w:val="0069177B"/>
    <w:rsid w:val="00691A57"/>
    <w:rsid w:val="00691A8E"/>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2B3"/>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0FE5"/>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5A70"/>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365"/>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AF2"/>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1BE"/>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688"/>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67A"/>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C5F"/>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2D35"/>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27FF"/>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CF"/>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4AF"/>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3D75"/>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7CF"/>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1E3C"/>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5A28"/>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5A5"/>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367"/>
    <w:rsid w:val="00950A9E"/>
    <w:rsid w:val="00950F61"/>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162"/>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9D9"/>
    <w:rsid w:val="009F5A34"/>
    <w:rsid w:val="009F60A3"/>
    <w:rsid w:val="009F61CC"/>
    <w:rsid w:val="009F6330"/>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57773"/>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710"/>
    <w:rsid w:val="00A96888"/>
    <w:rsid w:val="00A96991"/>
    <w:rsid w:val="00A96F60"/>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074"/>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3F5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2C38"/>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9DF"/>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898"/>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783"/>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CBB"/>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9BA"/>
    <w:rsid w:val="00B84E95"/>
    <w:rsid w:val="00B8509A"/>
    <w:rsid w:val="00B851F5"/>
    <w:rsid w:val="00B853AB"/>
    <w:rsid w:val="00B855E7"/>
    <w:rsid w:val="00B85FA7"/>
    <w:rsid w:val="00B86434"/>
    <w:rsid w:val="00B864CE"/>
    <w:rsid w:val="00B86CD5"/>
    <w:rsid w:val="00B86DCB"/>
    <w:rsid w:val="00B86DF7"/>
    <w:rsid w:val="00B86F1F"/>
    <w:rsid w:val="00B87276"/>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03"/>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12A"/>
    <w:rsid w:val="00BA5518"/>
    <w:rsid w:val="00BA5775"/>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6ED"/>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0FD4"/>
    <w:rsid w:val="00C01148"/>
    <w:rsid w:val="00C01655"/>
    <w:rsid w:val="00C01B35"/>
    <w:rsid w:val="00C02680"/>
    <w:rsid w:val="00C02EC4"/>
    <w:rsid w:val="00C02FF9"/>
    <w:rsid w:val="00C03320"/>
    <w:rsid w:val="00C03404"/>
    <w:rsid w:val="00C03434"/>
    <w:rsid w:val="00C03AC3"/>
    <w:rsid w:val="00C03D1D"/>
    <w:rsid w:val="00C0433B"/>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AF1"/>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43A"/>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5C5"/>
    <w:rsid w:val="00C9175E"/>
    <w:rsid w:val="00C91A29"/>
    <w:rsid w:val="00C91D4A"/>
    <w:rsid w:val="00C91F4B"/>
    <w:rsid w:val="00C9285D"/>
    <w:rsid w:val="00C92FB4"/>
    <w:rsid w:val="00C93AA8"/>
    <w:rsid w:val="00C93C2F"/>
    <w:rsid w:val="00C93D86"/>
    <w:rsid w:val="00C93EC2"/>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6BC"/>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0C"/>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0A"/>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E8A"/>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1E8"/>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5C86"/>
    <w:rsid w:val="00D261C7"/>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67FC2"/>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5B49"/>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3E7D"/>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884"/>
    <w:rsid w:val="00DA6D33"/>
    <w:rsid w:val="00DA70EA"/>
    <w:rsid w:val="00DA781B"/>
    <w:rsid w:val="00DA7F3D"/>
    <w:rsid w:val="00DB009D"/>
    <w:rsid w:val="00DB02C3"/>
    <w:rsid w:val="00DB065A"/>
    <w:rsid w:val="00DB09E5"/>
    <w:rsid w:val="00DB0B2F"/>
    <w:rsid w:val="00DB0CF2"/>
    <w:rsid w:val="00DB128B"/>
    <w:rsid w:val="00DB13B5"/>
    <w:rsid w:val="00DB1532"/>
    <w:rsid w:val="00DB1CA2"/>
    <w:rsid w:val="00DB27FE"/>
    <w:rsid w:val="00DB2D4C"/>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177"/>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5E10"/>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7D8"/>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16E"/>
    <w:rsid w:val="00E67BB1"/>
    <w:rsid w:val="00E70080"/>
    <w:rsid w:val="00E704CB"/>
    <w:rsid w:val="00E70C51"/>
    <w:rsid w:val="00E70CEB"/>
    <w:rsid w:val="00E70DD6"/>
    <w:rsid w:val="00E71081"/>
    <w:rsid w:val="00E71105"/>
    <w:rsid w:val="00E71474"/>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072"/>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5ACA"/>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B9C"/>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35F"/>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50"/>
    <w:rsid w:val="00F61899"/>
    <w:rsid w:val="00F62415"/>
    <w:rsid w:val="00F6278F"/>
    <w:rsid w:val="00F62C9B"/>
    <w:rsid w:val="00F62F74"/>
    <w:rsid w:val="00F62FBB"/>
    <w:rsid w:val="00F63304"/>
    <w:rsid w:val="00F635E9"/>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89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376"/>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3FE4"/>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file/d/1jo4h8m0JhpvE6MtpAXmAGfVivWjgJrGr/view?usp=share_link" TargetMode="External"/><Relationship Id="rId21" Type="http://schemas.openxmlformats.org/officeDocument/2006/relationships/header" Target="header5.xml"/><Relationship Id="rId42" Type="http://schemas.openxmlformats.org/officeDocument/2006/relationships/header" Target="header11.xml"/><Relationship Id="rId63" Type="http://schemas.openxmlformats.org/officeDocument/2006/relationships/image" Target="media/image31.png"/><Relationship Id="rId84" Type="http://schemas.openxmlformats.org/officeDocument/2006/relationships/image" Target="media/image41.png"/><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 TargetMode="External"/><Relationship Id="rId79" Type="http://schemas.openxmlformats.org/officeDocument/2006/relationships/header" Target="header23.xml"/><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image" Target="media/image44.png"/><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hyperlink" Target="https://drive.google.com/file/d/1SehwpUBsjAy6QjYxQeEW7KHaLjz8ezwe/view?usp=share_link" TargetMode="External"/><Relationship Id="rId43" Type="http://schemas.openxmlformats.org/officeDocument/2006/relationships/image" Target="media/image16.png"/><Relationship Id="rId48" Type="http://schemas.openxmlformats.org/officeDocument/2006/relationships/header" Target="header12.xml"/><Relationship Id="rId64" Type="http://schemas.openxmlformats.org/officeDocument/2006/relationships/image" Target="media/image32.png"/><Relationship Id="rId69" Type="http://schemas.openxmlformats.org/officeDocument/2006/relationships/header" Target="header16.xml"/><Relationship Id="rId113" Type="http://schemas.openxmlformats.org/officeDocument/2006/relationships/image" Target="media/image66.png"/><Relationship Id="rId118" Type="http://schemas.openxmlformats.org/officeDocument/2006/relationships/image" Target="media/image70.png"/><Relationship Id="rId134" Type="http://schemas.openxmlformats.org/officeDocument/2006/relationships/theme" Target="theme/theme1.xml"/><Relationship Id="rId80" Type="http://schemas.openxmlformats.org/officeDocument/2006/relationships/image" Target="media/image38.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eader" Target="header14.xml"/><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header" Target="header17.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image" Target="media/image5.png"/><Relationship Id="rId49" Type="http://schemas.openxmlformats.org/officeDocument/2006/relationships/header" Target="header13.xml"/><Relationship Id="rId114" Type="http://schemas.openxmlformats.org/officeDocument/2006/relationships/image" Target="media/image67.jpeg"/><Relationship Id="rId119" Type="http://schemas.openxmlformats.org/officeDocument/2006/relationships/image" Target="media/image71.png"/><Relationship Id="rId44" Type="http://schemas.openxmlformats.org/officeDocument/2006/relationships/image" Target="media/image17.png"/><Relationship Id="rId60" Type="http://schemas.openxmlformats.org/officeDocument/2006/relationships/header" Target="header15.xml"/><Relationship Id="rId65" Type="http://schemas.openxmlformats.org/officeDocument/2006/relationships/image" Target="media/image33.png"/><Relationship Id="rId81" Type="http://schemas.openxmlformats.org/officeDocument/2006/relationships/image" Target="media/image39.png"/><Relationship Id="rId86" Type="http://schemas.openxmlformats.org/officeDocument/2006/relationships/image" Target="media/image42.png"/><Relationship Id="rId130" Type="http://schemas.openxmlformats.org/officeDocument/2006/relationships/image" Target="media/image82.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yperlink" Target="https://youtu.be/2KF7PAGUxew" TargetMode="External"/><Relationship Id="rId92"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hyperlink" Target="https://drive.google.com/file/d/1OjkWofiu8G7wAD0SMHx2oYOYZY2fhykU/view?usp=share_link" TargetMode="External"/><Relationship Id="rId24" Type="http://schemas.openxmlformats.org/officeDocument/2006/relationships/header" Target="header7.xml"/><Relationship Id="rId40" Type="http://schemas.openxmlformats.org/officeDocument/2006/relationships/header" Target="header9.xml"/><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7.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yperlink" Target="https://drive.google.com/file/d/11YyNSDSeN89-tCgTe2Yb1IinlAa0x98n/view?usp=share_link" TargetMode="External"/><Relationship Id="rId67" Type="http://schemas.openxmlformats.org/officeDocument/2006/relationships/image" Target="media/image35.png"/><Relationship Id="rId116" Type="http://schemas.openxmlformats.org/officeDocument/2006/relationships/image" Target="media/image69.png"/><Relationship Id="rId20" Type="http://schemas.openxmlformats.org/officeDocument/2006/relationships/image" Target="media/image4.png"/><Relationship Id="rId41" Type="http://schemas.openxmlformats.org/officeDocument/2006/relationships/header" Target="header10.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3.png"/><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19.png"/><Relationship Id="rId68" Type="http://schemas.openxmlformats.org/officeDocument/2006/relationships/image" Target="media/image36.png"/><Relationship Id="rId89" Type="http://schemas.openxmlformats.org/officeDocument/2006/relationships/hyperlink" Target="https://snap.stanford.edu/data/web-Movies.html" TargetMode="External"/><Relationship Id="rId112" Type="http://schemas.openxmlformats.org/officeDocument/2006/relationships/image" Target="media/image65.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0DBA39-A6C9-4D37-9C7D-DB2CF4716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19</TotalTime>
  <Pages>179</Pages>
  <Words>35927</Words>
  <Characters>204785</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94</cp:revision>
  <cp:lastPrinted>2023-04-30T04:22:00Z</cp:lastPrinted>
  <dcterms:created xsi:type="dcterms:W3CDTF">2022-09-26T06:16:00Z</dcterms:created>
  <dcterms:modified xsi:type="dcterms:W3CDTF">2023-04-3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